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0ACAEBA" w14:textId="77777777" w:rsidR="006A6D33" w:rsidRDefault="006A6D33" w:rsidP="006A6D33">
      <w:pPr>
        <w:spacing w:line="480" w:lineRule="auto"/>
        <w:jc w:val="center"/>
        <w:rPr>
          <w:b/>
        </w:rPr>
      </w:pPr>
      <w:r>
        <w:rPr>
          <w:b/>
        </w:rPr>
        <w:t>How does adversity shape performance across different abilities in the same person?</w:t>
      </w:r>
    </w:p>
    <w:p w14:paraId="7FFA01F6" w14:textId="03CE2005"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xml:space="preserve">, </w:t>
      </w:r>
      <w:r w:rsidR="00ED1454">
        <w:t>Stefan Vermeent</w:t>
      </w:r>
      <w:r w:rsidR="00ED1454" w:rsidRPr="006275A3">
        <w:rPr>
          <w:vertAlign w:val="superscript"/>
        </w:rPr>
        <w:t>1</w:t>
      </w:r>
      <w:r w:rsidR="00ED1454">
        <w:rPr>
          <w:vertAlign w:val="superscript"/>
        </w:rPr>
        <w:t>,2</w:t>
      </w:r>
      <w:r w:rsidR="00ED1454">
        <w:t xml:space="preserve">, </w:t>
      </w:r>
      <w:r w:rsidRPr="006275A3">
        <w:t>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77777777"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r w:rsidRPr="006275A3">
        <w:rPr>
          <w:b/>
          <w:bCs/>
        </w:rPr>
        <w:lastRenderedPageBreak/>
        <w:t>Abstract</w:t>
      </w:r>
    </w:p>
    <w:p w14:paraId="220E3544" w14:textId="0BA1A1B0" w:rsidR="0005435E" w:rsidRPr="0005435E" w:rsidRDefault="009346EA" w:rsidP="007470A2">
      <w:pPr>
        <w:spacing w:line="480" w:lineRule="auto"/>
      </w:pPr>
      <w:r>
        <w:t xml:space="preserve">The idea that some </w:t>
      </w:r>
      <w:r w:rsidR="007470A2">
        <w:t>abilities</w:t>
      </w:r>
      <w:r>
        <w:t xml:space="preserve"> might be enhanced by adversity is gaining traction. For example, research leveraging the hidden talents approach has uncovered a</w:t>
      </w:r>
      <w:r w:rsidR="0005435E" w:rsidRPr="0005435E">
        <w:t xml:space="preserve"> few narrow</w:t>
      </w:r>
      <w:r>
        <w:t xml:space="preserve">, </w:t>
      </w:r>
      <w:r w:rsidR="0005435E" w:rsidRPr="0005435E">
        <w:t xml:space="preserve">context-dependent </w:t>
      </w:r>
      <w:r w:rsidR="00917A14">
        <w:t>abilities</w:t>
      </w:r>
      <w:r>
        <w:t xml:space="preserve"> enhanced by </w:t>
      </w:r>
      <w:r w:rsidR="006C475D">
        <w:t xml:space="preserve">exposure to </w:t>
      </w:r>
      <w:r>
        <w:t>adversity</w:t>
      </w:r>
      <w:r w:rsidR="0005435E" w:rsidRPr="0005435E">
        <w:t xml:space="preserve">. Yet, </w:t>
      </w:r>
      <w:r w:rsidR="006C475D">
        <w:t xml:space="preserve">in order </w:t>
      </w:r>
      <w:r w:rsidR="0005435E" w:rsidRPr="0005435E">
        <w:t xml:space="preserve">for a field to grow, </w:t>
      </w:r>
      <w:r>
        <w:t>we</w:t>
      </w:r>
      <w:r w:rsidR="0005435E" w:rsidRPr="0005435E">
        <w:t xml:space="preserve"> must not dig too deep, too fast. In this paper, </w:t>
      </w:r>
      <w:r w:rsidR="007470A2">
        <w:t xml:space="preserve">we </w:t>
      </w:r>
      <w:r w:rsidR="007470A2">
        <w:t>compliment adaptation-based research with</w:t>
      </w:r>
      <w:r w:rsidR="007470A2">
        <w:t xml:space="preserve"> principled exploration.</w:t>
      </w:r>
      <w:r w:rsidR="007470A2">
        <w:t xml:space="preserve"> To do so, w</w:t>
      </w:r>
      <w:r w:rsidR="007470A2">
        <w:t>e draw on the basic insights of adaptation-based research</w:t>
      </w:r>
      <w:r w:rsidR="00A97B58">
        <w:t xml:space="preserve">: </w:t>
      </w:r>
      <w:r w:rsidR="007470A2">
        <w:t>enhanced performance manifest</w:t>
      </w:r>
      <w:r w:rsidR="00A97B58">
        <w:t>s</w:t>
      </w:r>
      <w:r w:rsidR="007470A2">
        <w:t xml:space="preserve"> within individuals</w:t>
      </w:r>
      <w:r w:rsidR="00A97B58">
        <w:t xml:space="preserve"> and</w:t>
      </w:r>
      <w:r w:rsidR="007470A2">
        <w:t xml:space="preserve"> </w:t>
      </w:r>
      <w:r w:rsidR="00A97B58">
        <w:t xml:space="preserve">reduced and </w:t>
      </w:r>
      <w:r w:rsidR="007470A2">
        <w:t>enhanc</w:t>
      </w:r>
      <w:r w:rsidR="00A97B58">
        <w:t xml:space="preserve">ed </w:t>
      </w:r>
      <w:r w:rsidR="007470A2">
        <w:t xml:space="preserve">performance </w:t>
      </w:r>
      <w:r w:rsidR="00A97B58">
        <w:t>can cooccur</w:t>
      </w:r>
      <w:r w:rsidR="007470A2">
        <w:t xml:space="preserve">. </w:t>
      </w:r>
      <w:r w:rsidR="007470A2" w:rsidRPr="0005435E">
        <w:t>Although commonly assumed, this assertion is rarely tested</w:t>
      </w:r>
      <w:r w:rsidR="007470A2">
        <w:t>.</w:t>
      </w:r>
      <w:r w:rsidR="007470A2">
        <w:t xml:space="preserve"> </w:t>
      </w:r>
      <w:r w:rsidR="00A97B58">
        <w:t>Thus,</w:t>
      </w:r>
      <w:r w:rsidR="007470A2">
        <w:t xml:space="preserve"> to detect enhancement, a variety of ability measures are needed examine </w:t>
      </w:r>
      <w:r w:rsidR="007470A2">
        <w:rPr>
          <w:i/>
          <w:iCs/>
        </w:rPr>
        <w:t>relative</w:t>
      </w:r>
      <w:r w:rsidR="007470A2">
        <w:t xml:space="preserve"> performance differences.</w:t>
      </w:r>
      <w:r w:rsidR="007470A2">
        <w:t xml:space="preserve"> However, r</w:t>
      </w:r>
      <w:r w:rsidR="007470A2">
        <w:t xml:space="preserve">ather </w:t>
      </w:r>
      <w:r w:rsidR="007470A2">
        <w:t xml:space="preserve">than </w:t>
      </w:r>
      <w:r w:rsidR="007470A2">
        <w:t xml:space="preserve">using adaptive-logic to predict </w:t>
      </w:r>
      <w:r w:rsidR="007470A2">
        <w:rPr>
          <w:i/>
          <w:iCs/>
        </w:rPr>
        <w:t xml:space="preserve">which </w:t>
      </w:r>
      <w:r w:rsidR="007470A2">
        <w:t>abilities are enhanced or reduced,</w:t>
      </w:r>
      <w:r w:rsidR="007470A2">
        <w:t xml:space="preserve"> we develop statistical criteria to help interpret </w:t>
      </w:r>
      <w:r w:rsidR="00A97B58">
        <w:t>three different</w:t>
      </w:r>
      <w:r w:rsidR="007470A2">
        <w:t xml:space="preserve"> data patterns</w:t>
      </w:r>
      <w:r w:rsidR="00A97B58">
        <w:t>: reduced, enhanced, and intact performance</w:t>
      </w:r>
      <w:r w:rsidR="007470A2">
        <w:t xml:space="preserve">. We use these criteria to </w:t>
      </w:r>
      <w:r w:rsidR="007470A2">
        <w:t xml:space="preserve">analyze data from the </w:t>
      </w:r>
      <w:r w:rsidR="007470A2" w:rsidRPr="003D0736">
        <w:rPr>
          <w:bCs/>
          <w:iCs/>
        </w:rPr>
        <w:t>Study of Early Childcare and Youth Development (</w:t>
      </w:r>
      <w:r w:rsidR="007470A2" w:rsidRPr="007470A2">
        <w:rPr>
          <w:bCs/>
          <w:iCs/>
        </w:rPr>
        <w:t>SECCYD</w:t>
      </w:r>
      <w:r w:rsidR="007470A2" w:rsidRPr="003D0736">
        <w:rPr>
          <w:bCs/>
          <w:iCs/>
        </w:rPr>
        <w:t>)</w:t>
      </w:r>
      <w:r w:rsidR="007470A2">
        <w:t xml:space="preserve"> to examine how adversity shape within-person performance </w:t>
      </w:r>
      <w:r w:rsidR="007470A2">
        <w:t>across</w:t>
      </w:r>
      <w:r w:rsidR="007470A2">
        <w:t xml:space="preserve"> </w:t>
      </w:r>
      <w:r w:rsidR="007470A2" w:rsidRPr="0005435E">
        <w:t xml:space="preserve">ten </w:t>
      </w:r>
      <w:r w:rsidR="007470A2">
        <w:t>abilities</w:t>
      </w:r>
      <w:r w:rsidR="007470A2" w:rsidRPr="0005435E">
        <w:t xml:space="preserve"> in the Woodcock Johnson Cognitive and Achievement test battery</w:t>
      </w:r>
      <w:r w:rsidR="007470A2">
        <w:t xml:space="preserve">. </w:t>
      </w:r>
      <w:r w:rsidR="007470A2" w:rsidRPr="0005435E">
        <w:t xml:space="preserve">Our goal is to </w:t>
      </w:r>
      <w:r w:rsidR="007470A2">
        <w:t xml:space="preserve">document </w:t>
      </w:r>
      <w:r w:rsidR="007470A2" w:rsidRPr="0005435E">
        <w:t xml:space="preserve">adversity-shaped cognitive profiles, identify possible drivers of </w:t>
      </w:r>
      <w:r w:rsidR="007470A2">
        <w:t>reduced</w:t>
      </w:r>
      <w:r w:rsidR="007470A2" w:rsidRPr="0005435E">
        <w:t xml:space="preserve"> overall performance, map out sets of ‘intact’ </w:t>
      </w:r>
      <w:r w:rsidR="007470A2">
        <w:t>abilities, and discover new enhanced abilities</w:t>
      </w:r>
      <w:r w:rsidR="007470A2" w:rsidRPr="0005435E">
        <w:t>.</w:t>
      </w:r>
      <w:r w:rsidR="007470A2">
        <w:t xml:space="preserve"> </w:t>
      </w:r>
      <w:r w:rsidR="007470A2">
        <w:t xml:space="preserve">We argue that principled </w:t>
      </w:r>
      <w:r w:rsidR="007470A2">
        <w:t xml:space="preserve">exploration </w:t>
      </w:r>
      <w:r w:rsidR="007470A2">
        <w:t xml:space="preserve">with clear criteria </w:t>
      </w:r>
      <w:r w:rsidR="007470A2">
        <w:t xml:space="preserve">can </w:t>
      </w:r>
      <w:r w:rsidR="007470A2">
        <w:t>help</w:t>
      </w:r>
      <w:r w:rsidR="007470A2">
        <w:t xml:space="preserve"> break new ground, re-map old territory, and fuel theory development. </w:t>
      </w:r>
    </w:p>
    <w:p w14:paraId="04433361" w14:textId="74384D6D" w:rsidR="00164CF8" w:rsidRPr="006275A3" w:rsidRDefault="002146FC" w:rsidP="0005435E">
      <w:pPr>
        <w:spacing w:line="480" w:lineRule="auto"/>
      </w:pPr>
      <w:r w:rsidRPr="006275A3">
        <w:br w:type="page"/>
      </w:r>
    </w:p>
    <w:p w14:paraId="5D172BCB" w14:textId="571C1D51" w:rsidR="00BC17DD" w:rsidRDefault="00BC17DD" w:rsidP="00BC17DD">
      <w:pPr>
        <w:spacing w:line="480" w:lineRule="auto"/>
        <w:jc w:val="center"/>
        <w:rPr>
          <w:b/>
        </w:rPr>
      </w:pPr>
      <w:r>
        <w:rPr>
          <w:b/>
        </w:rPr>
        <w:lastRenderedPageBreak/>
        <w:t>How do</w:t>
      </w:r>
      <w:r w:rsidR="006A6D33">
        <w:rPr>
          <w:b/>
        </w:rPr>
        <w:t>es adversity</w:t>
      </w:r>
      <w:r>
        <w:rPr>
          <w:b/>
        </w:rPr>
        <w:t xml:space="preserve"> shape performance</w:t>
      </w:r>
      <w:r w:rsidR="006A6D33">
        <w:rPr>
          <w:b/>
        </w:rPr>
        <w:t xml:space="preserve"> across different abilities in the same person</w:t>
      </w:r>
      <w:r>
        <w:rPr>
          <w:b/>
        </w:rPr>
        <w:t>?</w:t>
      </w:r>
    </w:p>
    <w:p w14:paraId="0D88A6F8" w14:textId="06CF3913" w:rsidR="007D6B60" w:rsidRDefault="003A5110" w:rsidP="007D6B60">
      <w:pPr>
        <w:spacing w:line="480" w:lineRule="auto"/>
        <w:ind w:firstLine="720"/>
      </w:pPr>
      <w:r>
        <w:t>Developmental science commonly asserts that advers</w:t>
      </w:r>
      <w:r w:rsidR="00B244D2">
        <w:t>ity</w:t>
      </w:r>
      <w:r w:rsidR="00CF0BAA">
        <w:t>-</w:t>
      </w:r>
      <w:r>
        <w:t xml:space="preserve">exposure </w:t>
      </w:r>
      <w:r w:rsidR="006C475D">
        <w:t xml:space="preserve">during </w:t>
      </w:r>
      <w:r>
        <w:t xml:space="preserve">development </w:t>
      </w:r>
      <w:r w:rsidR="00DE5C7A">
        <w:t>reduces</w:t>
      </w:r>
      <w:r>
        <w:t xml:space="preserve"> cognitive performance, an assumption built on decades of </w:t>
      </w:r>
      <w:r w:rsidR="00DE5C7A">
        <w:t>empirical findings</w:t>
      </w:r>
      <w:r w:rsidR="00B244D2">
        <w:t xml:space="preserve"> </w:t>
      </w:r>
      <w:r>
        <w:fldChar w:fldCharType="begin"/>
      </w:r>
      <w:r w:rsidR="00FD6E4F">
        <w:instrText xml:space="preserve"> ADDIN ZOTERO_ITEM CSL_CITATION {"citationID":"tq1PJ1Xd","properties":{"formattedCitation":"(Duncan et al., 2017; Farah et al., 2006; Hackman et al., 2010, 2014; McLaughlin et al., 2019; Raby et al., 2015)","plainCitation":"(Duncan et al., 2017; Farah et al., 2006; Hackman et al., 2010, 2014; McLaughlin et al., 2019; Raby et al., 2015)","noteIndex":0},"citationItems":[{"id":794,"uris":["http://zotero.org/users/2628991/items/3I4F5XNB"],"itemData":{"id":794,"type":"chapter","abstract":"In the United States, does growing up in a poor household cause negative developmental outcomes for children? Hundreds of studies have documented statistical associations between family income in childhood and a host of outcomes in childhood, adolescence, and adulthood. Many of these studies have used correlational evidence to draw policy conclusions regarding the benefits of added family income for children, in particular children in families with incomes below the poverty line. Are these conclusions warranted? After a review of possible mechanisms linking poverty to negative childhood outcomes, we summarize the evidence for income's effects on children, paying particular attention to the strength of the evidence and the timing of economic deprivation. We demonstrate that, in contrast to the nearly universal associations between poverty and children's outcomes in the correlational literature, impacts estimated from social experiments and quasi-experiments are more selective. In particular, these stronger studies have linked increases in family income to increased school achievement in middle childhood and to greater educational attainment in adolescence and early adulthood. There is no experimental or quasi-experimental evidence in the United States that links child outcomes to economic deprivation in the first several years of life. Understanding the nature of socioeconomic influences, as well as their potential use in evidence-based policy recommendations, requires greater attention to identifying causal effects.","container-title":"Annual Review of Psychology, Vol 68","event-place":"Palo Alto","ISBN":"978-0-8243-0268-9","language":"English","note":"DOI: 10.1146/annurev-psych-010416-044224\nISSN: 0066-4308\njournalAbbreviation: Annu. Rev. Psychol\nWOS:000396040000017","page":"413-434","publisher":"Annual Reviews","publisher-place":"Palo Alto","source":"Web of Science","title":"Moving Beyond Correlations in Assessing the Consequences of Poverty","volume":"68","author":[{"family":"Duncan","given":"Greg J."},{"family":"Magnuson","given":"Katherine"},{"family":"Votruba-Drzal","given":"Elizabeth"}],"editor":[{"family":"Fiske","given":"S. T."}],"issued":{"date-parts":[["2017"]]},"citation-key":"duncan2017"}},{"id":102,"uris":["http://zotero.org/users/2628991/items/5U5C73PQ"],"itemData":{"id":102,"type":"article-journal","container-title":"Brain Research","DOI":"10/fv2dn8","ISSN":"00068993","issue":"1","language":"en","page":"166-174","source":"CrossRef","title":"Childhood poverty: Specific associations with neurocognitive development","title-short":"Childhood poverty","volume":"1110","author":[{"family":"Farah","given":"Martha J."},{"family":"Shera","given":"David M."},{"family":"Savage","given":"Jessica H."},{"family":"Betancourt","given":"Laura"},{"family":"Giannetta","given":"Joan M."},{"family":"Brodsky","given":"Nancy L."},{"family":"Malmud","given":"Elsa K."},{"family":"Hurt","given":"Hallam"}],"issued":{"date-parts":[["2006",9]]},"citation-key":"farah2006"}},{"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327,"uris":["http://zotero.org/users/2628991/items/S527FIT2"],"itemData":{"id":327,"type":"article-journal","container-title":"Child Development","DOI":"10/f6fp5j","ISSN":"00093920","issue":"4","language":"en","page":"1433-1445","source":"CrossRef","title":"Mapping the Trajectory of Socioeconomic Disparity in Working Memory: Parental and Neighborhood Factors","title-short":"Mapping the Trajectory of Socioeconomic Disparity in Working Memory","volume":"85","author":[{"family":"Hackman","given":"Daniel A."},{"family":"Betancourt","given":"Laura M."},{"family":"Gallop","given":"Robert"},{"family":"Romer","given":"Daniel"},{"family":"Brodsky","given":"Nancy L."},{"family":"Hurt","given":"Hallam"},{"family":"Farah","given":"Martha J."}],"issued":{"date-parts":[["2014",7]]},"citation-key":"hackman2014"}},{"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id":878,"uris":["http://zotero.org/users/2628991/items/RSIWBY2W"],"itemData":{"id":878,"type":"article-journal","container-title":"Child development","DOI":"10/gjh5cc","issue":"3","note":"publisher: Wiley Online Library","page":"695–708","source":"Google Scholar","title":"The enduring predictive significance of early maternal sensitivity: Social and academic competence through age 32 years","title-short":"The enduring predictive significance of early maternal sensitivity","volume":"86","author":[{"family":"Raby","given":"K. Lee"},{"family":"Roisman","given":"Glenn I."},{"family":"Fraley","given":"R. Chris"},{"family":"Simpson","given":"Jeffry A."}],"issued":{"date-parts":[["2015"]]},"citation-key":"raby2015"}}],"schema":"https://github.com/citation-style-language/schema/raw/master/csl-citation.json"} </w:instrText>
      </w:r>
      <w:r>
        <w:fldChar w:fldCharType="separate"/>
      </w:r>
      <w:r w:rsidR="00FD6E4F">
        <w:rPr>
          <w:noProof/>
        </w:rPr>
        <w:t>(Duncan et al., 2017; Farah et al., 2006; Hackman et al., 2010, 2014; McLaughlin et al., 2019; Raby et al., 2015)</w:t>
      </w:r>
      <w:r>
        <w:fldChar w:fldCharType="end"/>
      </w:r>
      <w:r w:rsidR="00B244D2">
        <w:t>.</w:t>
      </w:r>
      <w:r>
        <w:t xml:space="preserve"> </w:t>
      </w:r>
      <w:r w:rsidR="00E73CF5">
        <w:t>I</w:t>
      </w:r>
      <w:r>
        <w:t>n recent years,</w:t>
      </w:r>
      <w:r w:rsidR="00C90724">
        <w:t xml:space="preserve"> </w:t>
      </w:r>
      <w:r w:rsidR="006C475D">
        <w:t xml:space="preserve">however, </w:t>
      </w:r>
      <w:r w:rsidR="00C90724">
        <w:t>adaptation-based frameworks, rooted in</w:t>
      </w:r>
      <w:r>
        <w:t xml:space="preserve"> the </w:t>
      </w:r>
      <w:r w:rsidR="006D6847">
        <w:t>idea that</w:t>
      </w:r>
      <w:r>
        <w:t xml:space="preserve"> adversity might enhance certain</w:t>
      </w:r>
      <w:r w:rsidR="006D6847">
        <w:t xml:space="preserve"> </w:t>
      </w:r>
      <w:r w:rsidR="005D2CE8">
        <w:t>abilities</w:t>
      </w:r>
      <w:r w:rsidR="00C90724">
        <w:t>,</w:t>
      </w:r>
      <w:r w:rsidR="006D6847">
        <w:t xml:space="preserve"> </w:t>
      </w:r>
      <w:r w:rsidR="006C475D">
        <w:t xml:space="preserve">have </w:t>
      </w:r>
      <w:r w:rsidR="005D2CE8">
        <w:t>compliment</w:t>
      </w:r>
      <w:r w:rsidR="006C475D">
        <w:t>ed</w:t>
      </w:r>
      <w:r w:rsidR="005D2CE8">
        <w:t xml:space="preserve"> this work</w:t>
      </w:r>
      <w:r w:rsidR="00B244D2">
        <w:t xml:space="preserve">—and </w:t>
      </w:r>
      <w:r w:rsidR="00CF0BAA">
        <w:t xml:space="preserve">it </w:t>
      </w:r>
      <w:r w:rsidR="00B244D2">
        <w:t xml:space="preserve">is gaining traction </w:t>
      </w:r>
      <w:r w:rsidR="00B244D2">
        <w:fldChar w:fldCharType="begin"/>
      </w:r>
      <w:r w:rsidR="003D5A29">
        <w:instrText xml:space="preserve"> ADDIN ZOTERO_ITEM CSL_CITATION {"citationID":"TQT3tr2w","properties":{"formattedCitation":"(Ellis et al., 2017, 2020; Frankenhuis, Young, et al., 2020; Frankenhuis &amp; de Weerth, 2013; Frankenhuis &amp; Nettle, 2020)","plainCitation":"(Ellis et al., 2017, 2020; Frankenhuis, Young, et al., 2020; Frankenhuis &amp; de Weerth, 2013; Frankenhuis &amp; Nettle, 2020)","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id":798,"uris":["http://zotero.org/users/2628991/items/LFCN95Z8"],"itemData":{"id":798,"type":"article-journal","abstract":"On average, psychological variables are often statistically different in people living in poverty compared with people living in affluence. The default academic response to this pattern is often the deficit model: Poverty damages or impairs brain function, which leads to poor performance that only exacerbates the poverty. Deficits and damage are real phenomena. However, there are also other processes: People living in poverty may have made reasonable psychological responses to their circumstances or may have developed strengths that enhance their ability to cope with challenges in their lives. We illustrate these points by discussing the linked examples of time preference, early reproduction, and hidden talents. We argue for a balanced approach to the psychology of poverty that integrates deficit and strengths-based models. Future research could focus on the ways in which impairment and adaptation interact.","container-title":"Current Directions in Psychological Science","DOI":"10/ggf5d6","ISSN":"0963-7214","issue":"1","journalAbbreviation":"Curr. Dir. Psychol.","language":"English","note":"publisher-place: Thousand Oaks\npublisher: Sage Publications Inc\nWOS:000491841000001","page":"16-21","source":"Web of Science","title":"The Strengths of People in Poverty","volume":"29","author":[{"family":"Frankenhuis","given":"Willem E."},{"family":"Nettle","given":"Daniel"}],"issued":{"date-parts":[["2020",2]]},"citation-key":"frankenhuis2020a"}}],"schema":"https://github.com/citation-style-language/schema/raw/master/csl-citation.json"} </w:instrText>
      </w:r>
      <w:r w:rsidR="00B244D2">
        <w:fldChar w:fldCharType="separate"/>
      </w:r>
      <w:r w:rsidR="003D5A29">
        <w:rPr>
          <w:noProof/>
        </w:rPr>
        <w:t>(Ellis et al., 2017, 2020; Frankenhuis, Young, et al., 2020; Frankenhuis &amp; de Weerth, 2013; Frankenhuis &amp; Nettle, 2020)</w:t>
      </w:r>
      <w:r w:rsidR="00B244D2">
        <w:fldChar w:fldCharType="end"/>
      </w:r>
      <w:r w:rsidR="006D6847">
        <w:t xml:space="preserve">. </w:t>
      </w:r>
      <w:r w:rsidR="006C475D">
        <w:t>Since</w:t>
      </w:r>
      <w:r w:rsidR="00D807F7">
        <w:t xml:space="preserve"> its inception, the goal of</w:t>
      </w:r>
      <w:r w:rsidR="00CF0BAA">
        <w:t xml:space="preserve"> </w:t>
      </w:r>
      <w:r w:rsidR="005D2CE8">
        <w:t xml:space="preserve">adaptation-based </w:t>
      </w:r>
      <w:r w:rsidR="00CF0BAA">
        <w:t>framework</w:t>
      </w:r>
      <w:r w:rsidR="005D2CE8">
        <w:t>s</w:t>
      </w:r>
      <w:r w:rsidR="00CF0BAA">
        <w:t xml:space="preserve"> </w:t>
      </w:r>
      <w:r w:rsidR="006C475D">
        <w:t xml:space="preserve">has been </w:t>
      </w:r>
      <w:r w:rsidR="00CF0BAA">
        <w:t xml:space="preserve">to inspire </w:t>
      </w:r>
      <w:r w:rsidR="00C90724">
        <w:t xml:space="preserve">a </w:t>
      </w:r>
      <w:r w:rsidR="00CF0BAA">
        <w:t>more well-rounded view</w:t>
      </w:r>
      <w:r w:rsidR="00BF09F3">
        <w:t xml:space="preserve"> of adversity and</w:t>
      </w:r>
      <w:r w:rsidR="005D2CE8">
        <w:t xml:space="preserve"> its influence on abilities</w:t>
      </w:r>
      <w:r w:rsidR="00CF0BAA">
        <w:t>—one that incorporate</w:t>
      </w:r>
      <w:r w:rsidR="006C475D">
        <w:t>s</w:t>
      </w:r>
      <w:r w:rsidR="00CF0BAA">
        <w:t xml:space="preserve"> </w:t>
      </w:r>
      <w:r w:rsidR="005D2CE8">
        <w:t>both the struggles and</w:t>
      </w:r>
      <w:r w:rsidR="00CF0BAA">
        <w:t xml:space="preserve"> strengths of people from disadvantaged ba</w:t>
      </w:r>
      <w:r w:rsidR="00BF09F3">
        <w:t>ckgrounds</w:t>
      </w:r>
      <w:r w:rsidR="00CF0BAA">
        <w:t xml:space="preserve"> </w:t>
      </w:r>
      <w:r w:rsidR="00CF0BAA">
        <w:fldChar w:fldCharType="begin"/>
      </w:r>
      <w:r w:rsidR="00CF0BAA">
        <w:instrText xml:space="preserve"> ADDIN ZOTERO_ITEM CSL_CITATION {"citationID":"Zey6RVpF","properties":{"formattedCitation":"(Frankenhuis &amp; de Weerth, 2013)","plainCitation":"(Frankenhuis &amp; de Weerth, 2013)","noteIndex":0},"citationItems":[{"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schema":"https://github.com/citation-style-language/schema/raw/master/csl-citation.json"} </w:instrText>
      </w:r>
      <w:r w:rsidR="00CF0BAA">
        <w:fldChar w:fldCharType="separate"/>
      </w:r>
      <w:r w:rsidR="00CF0BAA">
        <w:rPr>
          <w:noProof/>
        </w:rPr>
        <w:t>(Frankenhuis &amp; de Weerth, 2013)</w:t>
      </w:r>
      <w:r w:rsidR="00CF0BAA">
        <w:fldChar w:fldCharType="end"/>
      </w:r>
      <w:r w:rsidR="00CF0BAA">
        <w:t xml:space="preserve">. </w:t>
      </w:r>
      <w:r w:rsidR="00084D0C">
        <w:t>As it develop</w:t>
      </w:r>
      <w:r w:rsidR="004D3752">
        <w:t>s</w:t>
      </w:r>
      <w:r w:rsidR="00BF09F3">
        <w:t>,</w:t>
      </w:r>
      <w:r w:rsidR="00084D0C">
        <w:t xml:space="preserve"> the core task of adaptation-based</w:t>
      </w:r>
      <w:r w:rsidR="00BF09F3">
        <w:t xml:space="preserve"> </w:t>
      </w:r>
      <w:r w:rsidR="00C90724">
        <w:t xml:space="preserve">research </w:t>
      </w:r>
      <w:r w:rsidR="004D3752">
        <w:t>is to</w:t>
      </w:r>
      <w:r w:rsidR="00084D0C">
        <w:t xml:space="preserve"> </w:t>
      </w:r>
      <w:r w:rsidR="00C90724">
        <w:t>“</w:t>
      </w:r>
      <w:r w:rsidR="00C90724" w:rsidRPr="00C90724">
        <w:t>uncover a high-resolution map of specific cognitive abilities that are enhanced as a result of growing up under high-adversity conditions</w:t>
      </w:r>
      <w:r w:rsidR="00BF09F3" w:rsidRPr="00BF09F3">
        <w:t>”</w:t>
      </w:r>
      <w:r w:rsidR="00BF09F3">
        <w:t xml:space="preserve"> </w:t>
      </w:r>
      <w:r w:rsidR="00BF09F3">
        <w:fldChar w:fldCharType="begin"/>
      </w:r>
      <w:r w:rsidR="00C90724">
        <w:instrText xml:space="preserve"> ADDIN ZOTERO_ITEM CSL_CITATION {"citationID":"hSwkDkru","properties":{"formattedCitation":"(Ellis et al., 2017, p. 562)","plainCitation":"(Ellis et al., 2017, p. 56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locator":"562","label":"page"}],"schema":"https://github.com/citation-style-language/schema/raw/master/csl-citation.json"} </w:instrText>
      </w:r>
      <w:r w:rsidR="00BF09F3">
        <w:fldChar w:fldCharType="separate"/>
      </w:r>
      <w:r w:rsidR="00C90724">
        <w:rPr>
          <w:noProof/>
        </w:rPr>
        <w:t>(Ellis et al., 2017, p. 562)</w:t>
      </w:r>
      <w:r w:rsidR="00BF09F3">
        <w:fldChar w:fldCharType="end"/>
      </w:r>
      <w:r w:rsidR="00BF09F3">
        <w:t>.</w:t>
      </w:r>
      <w:r w:rsidR="007D6B60">
        <w:t xml:space="preserve"> </w:t>
      </w:r>
    </w:p>
    <w:p w14:paraId="75BFBAA5" w14:textId="3036973A" w:rsidR="00590A9F" w:rsidRPr="00590A9F" w:rsidRDefault="004D3752" w:rsidP="00590A9F">
      <w:pPr>
        <w:spacing w:line="480" w:lineRule="auto"/>
        <w:ind w:firstLine="720"/>
      </w:pPr>
      <w:r>
        <w:t xml:space="preserve">To </w:t>
      </w:r>
      <w:r w:rsidR="00CC1CF1">
        <w:t xml:space="preserve">illustrate </w:t>
      </w:r>
      <w:r>
        <w:t>this map, research has</w:t>
      </w:r>
      <w:r w:rsidR="003347A4">
        <w:t xml:space="preserve"> used </w:t>
      </w:r>
      <w:r>
        <w:t xml:space="preserve">confirmatory </w:t>
      </w:r>
      <w:r w:rsidR="00CA3D01">
        <w:t xml:space="preserve">study </w:t>
      </w:r>
      <w:r>
        <w:t>design</w:t>
      </w:r>
      <w:r w:rsidR="008B6A36">
        <w:t xml:space="preserve">s, which has gleaned useful insights. </w:t>
      </w:r>
      <w:r w:rsidR="008B6A36" w:rsidRPr="0005435E">
        <w:t xml:space="preserve">Yet, </w:t>
      </w:r>
      <w:r w:rsidR="008B6A36">
        <w:t>to cultivate growth in an e</w:t>
      </w:r>
      <w:r w:rsidR="008B6A36">
        <w:t>merging research program</w:t>
      </w:r>
      <w:r w:rsidR="008B6A36">
        <w:t>—</w:t>
      </w:r>
      <w:r w:rsidR="008B6A36">
        <w:t xml:space="preserve">where </w:t>
      </w:r>
      <w:r w:rsidR="003D5A29">
        <w:t xml:space="preserve">there is </w:t>
      </w:r>
      <w:r w:rsidR="008B6A36">
        <w:t>little known and much to learn</w:t>
      </w:r>
      <w:r w:rsidR="008B6A36">
        <w:t>—</w:t>
      </w:r>
      <w:r w:rsidR="008B6A36">
        <w:t>we</w:t>
      </w:r>
      <w:r w:rsidR="008B6A36" w:rsidRPr="0005435E">
        <w:t xml:space="preserve"> must not dig too deep, too fast.</w:t>
      </w:r>
      <w:r w:rsidR="008B6A36">
        <w:t xml:space="preserve"> </w:t>
      </w:r>
      <w:r w:rsidR="003055C9">
        <w:t xml:space="preserve">Without complimentary approaches, exclusive use of </w:t>
      </w:r>
      <w:r w:rsidR="007D6B60">
        <w:t xml:space="preserve">confirmatory designs </w:t>
      </w:r>
      <w:r w:rsidR="003055C9">
        <w:t>can create tunnel vision</w:t>
      </w:r>
      <w:r w:rsidR="00DE5C7A">
        <w:t xml:space="preserve"> and </w:t>
      </w:r>
      <w:r w:rsidR="003055C9">
        <w:t xml:space="preserve">miss new insights. In this paper, we </w:t>
      </w:r>
      <w:r w:rsidR="003628A5">
        <w:t>use</w:t>
      </w:r>
      <w:r w:rsidR="003055C9">
        <w:t xml:space="preserve"> a</w:t>
      </w:r>
      <w:r w:rsidR="003415FC">
        <w:t xml:space="preserve"> complimentary approach to confirmatory research:</w:t>
      </w:r>
      <w:r w:rsidR="003055C9">
        <w:t xml:space="preserve"> principled exploration</w:t>
      </w:r>
      <w:r w:rsidR="003415FC">
        <w:t xml:space="preserve">. </w:t>
      </w:r>
      <w:r w:rsidR="003628A5">
        <w:t>Our broad goal is to contribute to drawing our map of adversity</w:t>
      </w:r>
      <w:r w:rsidR="00590A9F">
        <w:t>-</w:t>
      </w:r>
      <w:r w:rsidR="003628A5">
        <w:t>shaped abilities.</w:t>
      </w:r>
      <w:r w:rsidR="00590A9F">
        <w:t xml:space="preserve"> </w:t>
      </w:r>
      <w:r w:rsidR="00590A9F" w:rsidRPr="00590A9F">
        <w:t xml:space="preserve">Our </w:t>
      </w:r>
      <w:r w:rsidR="00590A9F">
        <w:t>specific goal</w:t>
      </w:r>
      <w:r w:rsidR="00590A9F" w:rsidRPr="00590A9F">
        <w:t xml:space="preserve"> is to document adversity-shaped cognitive profiles</w:t>
      </w:r>
      <w:r w:rsidR="003D5A29">
        <w:t xml:space="preserve"> in standard cognitive assessment. This allows us to</w:t>
      </w:r>
      <w:r w:rsidR="00590A9F" w:rsidRPr="00590A9F">
        <w:t xml:space="preserve"> identify possible drivers of </w:t>
      </w:r>
      <w:r w:rsidR="00590A9F">
        <w:t>reduced</w:t>
      </w:r>
      <w:r w:rsidR="00590A9F" w:rsidRPr="00590A9F">
        <w:t xml:space="preserve"> overall performance and map out sets of ‘intact’ </w:t>
      </w:r>
      <w:r w:rsidR="00917A14">
        <w:t>abilities</w:t>
      </w:r>
      <w:r w:rsidR="00590A9F" w:rsidRPr="00590A9F">
        <w:t xml:space="preserve">. </w:t>
      </w:r>
      <w:r w:rsidR="003628A5">
        <w:t>To do so, w</w:t>
      </w:r>
      <w:r w:rsidR="003628A5">
        <w:t xml:space="preserve">e </w:t>
      </w:r>
      <w:r w:rsidR="003D0736">
        <w:t>draw on the</w:t>
      </w:r>
      <w:r w:rsidR="003628A5">
        <w:t xml:space="preserve"> essential features of adaptation-based </w:t>
      </w:r>
      <w:r w:rsidR="00590A9F">
        <w:lastRenderedPageBreak/>
        <w:t>frameworks and use them</w:t>
      </w:r>
      <w:r w:rsidR="003628A5">
        <w:t xml:space="preserve"> to drive our exploration</w:t>
      </w:r>
      <w:r w:rsidR="003628A5">
        <w:t xml:space="preserve"> into new territory and to re-map familiar ground</w:t>
      </w:r>
      <w:r w:rsidR="003415FC">
        <w:t>.</w:t>
      </w:r>
    </w:p>
    <w:p w14:paraId="0903BFB6" w14:textId="5B5A51E5" w:rsidR="00590A9F" w:rsidRDefault="00590A9F" w:rsidP="00590A9F">
      <w:pPr>
        <w:spacing w:line="480" w:lineRule="auto"/>
        <w:jc w:val="center"/>
        <w:rPr>
          <w:b/>
          <w:bCs/>
        </w:rPr>
      </w:pPr>
      <w:r>
        <w:rPr>
          <w:b/>
          <w:bCs/>
        </w:rPr>
        <w:t xml:space="preserve">Essential Features </w:t>
      </w:r>
      <w:r>
        <w:rPr>
          <w:b/>
          <w:bCs/>
        </w:rPr>
        <w:t xml:space="preserve">and Empirical Insights </w:t>
      </w:r>
      <w:r w:rsidR="000C4E10">
        <w:rPr>
          <w:b/>
          <w:bCs/>
        </w:rPr>
        <w:t>from</w:t>
      </w:r>
      <w:r>
        <w:rPr>
          <w:b/>
          <w:bCs/>
        </w:rPr>
        <w:t xml:space="preserve"> Adaptation-based Frameworks</w:t>
      </w:r>
    </w:p>
    <w:p w14:paraId="68058407" w14:textId="2FC9EA50" w:rsidR="003D0736" w:rsidRDefault="00590A9F" w:rsidP="003D0736">
      <w:pPr>
        <w:spacing w:line="480" w:lineRule="auto"/>
        <w:ind w:firstLine="720"/>
      </w:pPr>
      <w:r>
        <w:t>Adaptation-based research has several essential features. First, it</w:t>
      </w:r>
      <w:r>
        <w:t xml:space="preserve"> assume</w:t>
      </w:r>
      <w:r>
        <w:t xml:space="preserve">s </w:t>
      </w:r>
      <w:r>
        <w:t xml:space="preserve">development shapes the individual, and their abilities, to fit the local environment </w:t>
      </w:r>
      <w:r>
        <w:fldChar w:fldCharType="begin"/>
      </w:r>
      <w:r>
        <w:instrText xml:space="preserve"> ADDIN ZOTERO_ITEM CSL_CITATION {"citationID":"n1TKsnHR","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fldChar w:fldCharType="separate"/>
      </w:r>
      <w:r>
        <w:rPr>
          <w:noProof/>
        </w:rPr>
        <w:t>(Frankenhuis, Young, et al., 2020)</w:t>
      </w:r>
      <w:r>
        <w:fldChar w:fldCharType="end"/>
      </w:r>
      <w:r>
        <w:t xml:space="preserve">. </w:t>
      </w:r>
      <w:r>
        <w:t>Second, b</w:t>
      </w:r>
      <w:r>
        <w:t>ecause environments differ in the challenges they pose</w:t>
      </w:r>
      <w:r w:rsidR="003D0736">
        <w:t xml:space="preserve"> (resource-scarcity versus violence exposure)</w:t>
      </w:r>
      <w:r>
        <w:t>, development shape</w:t>
      </w:r>
      <w:r w:rsidR="003D0736">
        <w:t>s</w:t>
      </w:r>
      <w:r>
        <w:t xml:space="preserve"> </w:t>
      </w:r>
      <w:r>
        <w:t>abilities according to specific challenges</w:t>
      </w:r>
      <w:r>
        <w:t xml:space="preserve">. Thus, </w:t>
      </w:r>
      <w:r w:rsidR="003D5A29">
        <w:t xml:space="preserve">one’s </w:t>
      </w:r>
      <w:r>
        <w:t xml:space="preserve">abilities are thought to </w:t>
      </w:r>
      <w:r w:rsidR="003D0736">
        <w:t xml:space="preserve">match </w:t>
      </w:r>
      <w:r w:rsidR="003D5A29">
        <w:t>the challenges of one’s</w:t>
      </w:r>
      <w:r>
        <w:t xml:space="preserve"> lived experience</w:t>
      </w:r>
      <w:r>
        <w:t>.</w:t>
      </w:r>
      <w:r>
        <w:t xml:space="preserve"> These </w:t>
      </w:r>
      <w:r w:rsidR="003415FC">
        <w:t xml:space="preserve">features </w:t>
      </w:r>
      <w:r w:rsidR="00D56384">
        <w:t>are useful guideposts</w:t>
      </w:r>
      <w:r w:rsidR="00313B74">
        <w:t xml:space="preserve"> for</w:t>
      </w:r>
      <w:r>
        <w:t xml:space="preserve"> confirmatory</w:t>
      </w:r>
      <w:r w:rsidR="00313B74">
        <w:t xml:space="preserve"> hypothesis generation</w:t>
      </w:r>
      <w:r w:rsidR="003415FC">
        <w:t xml:space="preserve">. </w:t>
      </w:r>
      <w:r>
        <w:t>Using them as</w:t>
      </w:r>
      <w:r w:rsidR="003628A5">
        <w:t xml:space="preserve"> building blocks</w:t>
      </w:r>
      <w:r w:rsidR="00D56384">
        <w:t>, it is easy to</w:t>
      </w:r>
      <w:r w:rsidR="00313B74">
        <w:t xml:space="preserve"> </w:t>
      </w:r>
      <w:r w:rsidR="003628A5">
        <w:t>construct</w:t>
      </w:r>
      <w:r w:rsidR="00313B74">
        <w:t xml:space="preserve"> an</w:t>
      </w:r>
      <w:r w:rsidR="00313B74">
        <w:t xml:space="preserve"> intuitive bridge between an ability and an environmental challenge</w:t>
      </w:r>
      <w:r w:rsidR="00D56384">
        <w:t xml:space="preserve">. For example, a researcher </w:t>
      </w:r>
      <w:r>
        <w:t>might</w:t>
      </w:r>
      <w:r w:rsidR="00D56384">
        <w:t xml:space="preserve"> </w:t>
      </w:r>
      <w:r w:rsidR="00E90F95">
        <w:t>identif</w:t>
      </w:r>
      <w:r w:rsidR="00EF59AE">
        <w:t>y</w:t>
      </w:r>
      <w:r w:rsidR="00E90F95">
        <w:t xml:space="preserve"> a specific</w:t>
      </w:r>
      <w:r w:rsidR="00613950">
        <w:t xml:space="preserve"> challenge </w:t>
      </w:r>
      <w:r w:rsidR="005D2CE8">
        <w:t>posed by</w:t>
      </w:r>
      <w:r w:rsidR="00EF59AE">
        <w:t xml:space="preserve"> a dimension of</w:t>
      </w:r>
      <w:r w:rsidR="0061367A">
        <w:t xml:space="preserve"> adversity</w:t>
      </w:r>
      <w:r w:rsidR="00D56384">
        <w:t xml:space="preserve"> (e.g., threats to safety</w:t>
      </w:r>
      <w:r w:rsidR="00B970E1">
        <w:t xml:space="preserve"> in high crime neighborhoods</w:t>
      </w:r>
      <w:r w:rsidR="00D56384">
        <w:t>)</w:t>
      </w:r>
      <w:r w:rsidR="0061367A">
        <w:t xml:space="preserve"> and </w:t>
      </w:r>
      <w:r>
        <w:t xml:space="preserve">an </w:t>
      </w:r>
      <w:r w:rsidR="00CA3D01">
        <w:t>abilit</w:t>
      </w:r>
      <w:r>
        <w:t>y</w:t>
      </w:r>
      <w:r w:rsidR="00CA3D01">
        <w:t xml:space="preserve"> needed to meet </w:t>
      </w:r>
      <w:r>
        <w:t>the</w:t>
      </w:r>
      <w:r w:rsidR="0061367A">
        <w:t xml:space="preserve"> challenge</w:t>
      </w:r>
      <w:r w:rsidR="00D56384">
        <w:t xml:space="preserve"> (</w:t>
      </w:r>
      <w:r w:rsidR="00313B74">
        <w:t xml:space="preserve">e.g., </w:t>
      </w:r>
      <w:r w:rsidR="00D56384">
        <w:t>heightened vigilance)</w:t>
      </w:r>
      <w:r w:rsidR="0061367A">
        <w:t>.</w:t>
      </w:r>
      <w:r w:rsidR="00613950">
        <w:t xml:space="preserve"> </w:t>
      </w:r>
    </w:p>
    <w:p w14:paraId="012BC9E0" w14:textId="1717B1B5" w:rsidR="00590A9F" w:rsidRDefault="00B807DE" w:rsidP="003D0736">
      <w:pPr>
        <w:spacing w:line="480" w:lineRule="auto"/>
        <w:ind w:firstLine="720"/>
      </w:pPr>
      <w:r>
        <w:t xml:space="preserve">This approach is </w:t>
      </w:r>
      <w:r>
        <w:t xml:space="preserve">appealing </w:t>
      </w:r>
      <w:r>
        <w:t>because</w:t>
      </w:r>
      <w:r>
        <w:t xml:space="preserve"> it forces researchers to be specific and logically tie together environment</w:t>
      </w:r>
      <w:r w:rsidR="00590A9F">
        <w:t>s</w:t>
      </w:r>
      <w:r>
        <w:t xml:space="preserve"> and abilities. </w:t>
      </w:r>
      <w:r w:rsidR="003D0736">
        <w:t>It has also been successful in</w:t>
      </w:r>
      <w:r w:rsidR="00CA3D01">
        <w:t xml:space="preserve"> </w:t>
      </w:r>
      <w:r w:rsidR="006C475D">
        <w:t>dis</w:t>
      </w:r>
      <w:r w:rsidR="0061367A">
        <w:t>cover</w:t>
      </w:r>
      <w:r w:rsidR="003D0736">
        <w:t>ing</w:t>
      </w:r>
      <w:r w:rsidR="0061367A">
        <w:t xml:space="preserve"> a handful of </w:t>
      </w:r>
      <w:r w:rsidR="00CA3D01">
        <w:t xml:space="preserve">interesting </w:t>
      </w:r>
      <w:r w:rsidR="0061367A">
        <w:t xml:space="preserve">adversity-enhanced </w:t>
      </w:r>
      <w:r w:rsidR="00CA3D01">
        <w:t>abilities</w:t>
      </w:r>
      <w:r w:rsidR="00590A9F">
        <w:t>, especially in harsh and unpredictable environments</w:t>
      </w:r>
      <w:r w:rsidR="00CA3D01">
        <w:t xml:space="preserve">. For example, </w:t>
      </w:r>
      <w:r w:rsidR="0062664A">
        <w:t xml:space="preserve">past work has </w:t>
      </w:r>
      <w:r w:rsidR="006C475D">
        <w:t xml:space="preserve">proposed </w:t>
      </w:r>
      <w:r w:rsidR="0062664A">
        <w:t>that constantly changing environments</w:t>
      </w:r>
      <w:r w:rsidR="00590A9F">
        <w:t xml:space="preserve"> (i.e., unpredictable environments)</w:t>
      </w:r>
      <w:r w:rsidR="0062664A">
        <w:t xml:space="preserve"> might shape the ability to track and respond to </w:t>
      </w:r>
      <w:r w:rsidR="003628A5">
        <w:t>changing information</w:t>
      </w:r>
      <w:r w:rsidR="00CC11CE">
        <w:t>. Using this logic,</w:t>
      </w:r>
      <w:r w:rsidR="003D0736">
        <w:t xml:space="preserve"> research built an intuitive bridge between</w:t>
      </w:r>
      <w:r w:rsidR="003D5A29">
        <w:t xml:space="preserve"> unpredictable environments and</w:t>
      </w:r>
      <w:r w:rsidR="003D0736">
        <w:t xml:space="preserve"> two abilities –</w:t>
      </w:r>
      <w:r w:rsidR="00590A9F">
        <w:t>a</w:t>
      </w:r>
      <w:r w:rsidR="00590A9F">
        <w:t>ttention-shifting and working memory updating</w:t>
      </w:r>
      <w:r w:rsidR="00590A9F">
        <w:t xml:space="preserve">. </w:t>
      </w:r>
      <w:r w:rsidR="003D0736">
        <w:t>The idea is that</w:t>
      </w:r>
      <w:r w:rsidR="003D5A29">
        <w:t xml:space="preserve"> these two</w:t>
      </w:r>
      <w:r w:rsidR="003D0736">
        <w:t xml:space="preserve"> a</w:t>
      </w:r>
      <w:r w:rsidR="003D0736">
        <w:t xml:space="preserve">bilities help </w:t>
      </w:r>
      <w:r w:rsidR="003D5A29">
        <w:t xml:space="preserve">people </w:t>
      </w:r>
      <w:r w:rsidR="003D0736">
        <w:t>deal with changes in the environment</w:t>
      </w:r>
      <w:r w:rsidR="003D0736">
        <w:t>.</w:t>
      </w:r>
      <w:r w:rsidR="003D0736">
        <w:t xml:space="preserve"> </w:t>
      </w:r>
      <w:r w:rsidR="00590A9F">
        <w:t>They</w:t>
      </w:r>
      <w:r w:rsidR="0062664A">
        <w:t xml:space="preserve"> </w:t>
      </w:r>
      <w:r w:rsidR="006C475D">
        <w:t xml:space="preserve">found </w:t>
      </w:r>
      <w:r w:rsidR="0062664A">
        <w:t>that</w:t>
      </w:r>
      <w:r w:rsidR="00CC11CE">
        <w:t xml:space="preserve"> </w:t>
      </w:r>
      <w:r w:rsidR="006C475D">
        <w:t xml:space="preserve">exposure to more </w:t>
      </w:r>
      <w:r w:rsidR="00CA3D01">
        <w:t>unpredictable environments</w:t>
      </w:r>
      <w:r w:rsidR="0062664A">
        <w:t xml:space="preserve"> </w:t>
      </w:r>
      <w:r w:rsidR="006C475D">
        <w:t xml:space="preserve">tend to </w:t>
      </w:r>
      <w:r w:rsidR="0062664A">
        <w:t>enhance</w:t>
      </w:r>
      <w:r w:rsidR="0061367A">
        <w:t xml:space="preserve"> </w:t>
      </w:r>
      <w:r w:rsidR="006C475D">
        <w:t>both</w:t>
      </w:r>
      <w:r w:rsidR="00B970E1">
        <w:t xml:space="preserve"> </w:t>
      </w:r>
      <w:r w:rsidR="00DE5C7A">
        <w:fldChar w:fldCharType="begin"/>
      </w:r>
      <w:r w:rsidR="00DE5C7A">
        <w:instrText xml:space="preserve"> ADDIN ZOTERO_ITEM CSL_CITATION {"citationID":"bugompSn","properties":{"formattedCitation":"(Fields et al., 2021; Mittal et al., 2015; Young et al., 2018)","plainCitation":"(Fields et al., 2021; Mittal et al., 2015; Young et al., 2018)","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schema":"https://github.com/citation-style-language/schema/raw/master/csl-citation.json"} </w:instrText>
      </w:r>
      <w:r w:rsidR="00DE5C7A">
        <w:fldChar w:fldCharType="separate"/>
      </w:r>
      <w:r w:rsidR="00DE5C7A">
        <w:rPr>
          <w:noProof/>
        </w:rPr>
        <w:t>(Fields et al., 2021; Mittal et al., 2015; Young et al., 2018)</w:t>
      </w:r>
      <w:r w:rsidR="00DE5C7A">
        <w:fldChar w:fldCharType="end"/>
      </w:r>
      <w:r w:rsidR="00CA3D01">
        <w:t xml:space="preserve">. </w:t>
      </w:r>
    </w:p>
    <w:p w14:paraId="1205C09D" w14:textId="50450BF6" w:rsidR="00590A9F" w:rsidRDefault="00590A9F" w:rsidP="00590A9F">
      <w:pPr>
        <w:spacing w:line="480" w:lineRule="auto"/>
        <w:ind w:firstLine="720"/>
      </w:pPr>
      <w:r>
        <w:lastRenderedPageBreak/>
        <w:t>Adaptation-based research</w:t>
      </w:r>
      <w:r w:rsidR="00E90F95">
        <w:t xml:space="preserve"> ha</w:t>
      </w:r>
      <w:r>
        <w:t>s</w:t>
      </w:r>
      <w:r w:rsidR="00E90F95">
        <w:t xml:space="preserve"> </w:t>
      </w:r>
      <w:r w:rsidR="0062664A">
        <w:t xml:space="preserve">also </w:t>
      </w:r>
      <w:r w:rsidR="00E90F95">
        <w:t>focused on test</w:t>
      </w:r>
      <w:r w:rsidR="0062664A">
        <w:t>ing</w:t>
      </w:r>
      <w:r w:rsidR="00E90F95">
        <w:t xml:space="preserve"> content</w:t>
      </w:r>
      <w:r w:rsidR="00361F89">
        <w:t>,</w:t>
      </w:r>
      <w:r w:rsidR="003D0736">
        <w:t xml:space="preserve"> or</w:t>
      </w:r>
      <w:r w:rsidR="00361F89">
        <w:t xml:space="preserve"> the notion that</w:t>
      </w:r>
      <w:r w:rsidR="00E90F95">
        <w:t xml:space="preserve"> performance</w:t>
      </w:r>
      <w:r w:rsidR="00DD15DE">
        <w:t xml:space="preserve"> </w:t>
      </w:r>
      <w:r w:rsidR="00361F89">
        <w:t xml:space="preserve">should </w:t>
      </w:r>
      <w:r w:rsidR="00DD15DE">
        <w:t xml:space="preserve">improve when </w:t>
      </w:r>
      <w:r w:rsidR="00361F89">
        <w:t xml:space="preserve">the </w:t>
      </w:r>
      <w:r w:rsidR="00DD15DE">
        <w:t>testing content matches the lived experience of people exposed to</w:t>
      </w:r>
      <w:r w:rsidR="00E90F95">
        <w:t xml:space="preserve"> adversity. For example, Frankenhuis and colleagues </w:t>
      </w:r>
      <w:r w:rsidR="00E90F95">
        <w:fldChar w:fldCharType="begin"/>
      </w:r>
      <w:r w:rsidR="00E90F95">
        <w:instrText xml:space="preserve"> ADDIN ZOTERO_ITEM CSL_CITATION {"citationID":"pGky95tc","properties":{"formattedCitation":"(2020)","plainCitation":"(2020)","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label":"page","suppress-author":true}],"schema":"https://github.com/citation-style-language/schema/raw/master/csl-citation.json"} </w:instrText>
      </w:r>
      <w:r w:rsidR="00E90F95">
        <w:fldChar w:fldCharType="separate"/>
      </w:r>
      <w:r w:rsidR="00E90F95">
        <w:rPr>
          <w:noProof/>
        </w:rPr>
        <w:t>(2020)</w:t>
      </w:r>
      <w:r w:rsidR="00E90F95">
        <w:fldChar w:fldCharType="end"/>
      </w:r>
      <w:r w:rsidR="00CA3D01">
        <w:t xml:space="preserve"> </w:t>
      </w:r>
      <w:r w:rsidR="00E90F95">
        <w:t>hypothesized</w:t>
      </w:r>
      <w:r w:rsidR="00CA3D01">
        <w:t xml:space="preserve"> that exposure to violence might enhance</w:t>
      </w:r>
      <w:r w:rsidR="0061367A">
        <w:t xml:space="preserve"> </w:t>
      </w:r>
      <w:r w:rsidR="00E90F95">
        <w:t xml:space="preserve">reasoning about </w:t>
      </w:r>
      <w:r w:rsidR="0061367A">
        <w:t xml:space="preserve">social dominance </w:t>
      </w:r>
      <w:r w:rsidR="00E90F95">
        <w:t>hierarchies</w:t>
      </w:r>
      <w:r w:rsidR="00CC1CF1">
        <w:t>—</w:t>
      </w:r>
      <w:r w:rsidR="00E90F95">
        <w:t>but not for neutral content, such as age.</w:t>
      </w:r>
      <w:r w:rsidR="00CA3D01">
        <w:t xml:space="preserve"> </w:t>
      </w:r>
      <w:r w:rsidR="00DD15DE">
        <w:t xml:space="preserve">Their </w:t>
      </w:r>
      <w:r w:rsidR="00361F89">
        <w:t xml:space="preserve">study </w:t>
      </w:r>
      <w:r w:rsidR="00DD15DE">
        <w:t>revealed that youth</w:t>
      </w:r>
      <w:r w:rsidR="00DD15DE" w:rsidRPr="00DD15DE">
        <w:t xml:space="preserve"> </w:t>
      </w:r>
      <w:r w:rsidR="00DD15DE">
        <w:t>exposed to more</w:t>
      </w:r>
      <w:r w:rsidR="00DD15DE" w:rsidRPr="00DD15DE">
        <w:t xml:space="preserve"> violence were equally</w:t>
      </w:r>
      <w:r w:rsidR="00361F89">
        <w:t xml:space="preserve"> </w:t>
      </w:r>
      <w:r w:rsidR="00DD15DE" w:rsidRPr="00DD15DE">
        <w:t xml:space="preserve">or more accurate when </w:t>
      </w:r>
      <w:r w:rsidR="00361F89">
        <w:t xml:space="preserve">asked to </w:t>
      </w:r>
      <w:r w:rsidR="00DD15DE" w:rsidRPr="00DD15DE">
        <w:t>memoriz</w:t>
      </w:r>
      <w:r w:rsidR="00361F89">
        <w:t>e</w:t>
      </w:r>
      <w:r w:rsidR="00DD15DE" w:rsidRPr="00DD15DE">
        <w:t xml:space="preserve"> social</w:t>
      </w:r>
      <w:r w:rsidR="00DD15DE">
        <w:t xml:space="preserve"> </w:t>
      </w:r>
      <w:r w:rsidR="00DD15DE" w:rsidRPr="00DD15DE">
        <w:t xml:space="preserve">dominance relationships than </w:t>
      </w:r>
      <w:r w:rsidR="00DD15DE">
        <w:t>youth exposed to less violence</w:t>
      </w:r>
      <w:r w:rsidR="00DD15DE" w:rsidRPr="00DD15DE">
        <w:t>.</w:t>
      </w:r>
      <w:r w:rsidR="00DD15DE">
        <w:t xml:space="preserve"> </w:t>
      </w:r>
      <w:r w:rsidR="00E90F95">
        <w:t xml:space="preserve">Using a similar experimental </w:t>
      </w:r>
      <w:r w:rsidR="00361F89">
        <w:t>paradigm</w:t>
      </w:r>
      <w:r w:rsidR="00E90F95">
        <w:t xml:space="preserve">, Young and colleagues </w:t>
      </w:r>
      <w:r w:rsidR="00E90F95">
        <w:fldChar w:fldCharType="begin"/>
      </w:r>
      <w:r w:rsidR="00E90F95">
        <w:instrText xml:space="preserve"> ADDIN ZOTERO_ITEM CSL_CITATION {"citationID":"R1ORK4FV","properties":{"formattedCitation":"(2022)","plainCitation":"(2022)","noteIndex":0},"citationItems":[{"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label":"page","suppress-author":true}],"schema":"https://github.com/citation-style-language/schema/raw/master/csl-citation.json"} </w:instrText>
      </w:r>
      <w:r w:rsidR="00E90F95">
        <w:fldChar w:fldCharType="separate"/>
      </w:r>
      <w:r w:rsidR="00E90F95">
        <w:rPr>
          <w:noProof/>
        </w:rPr>
        <w:t>(2022)</w:t>
      </w:r>
      <w:r w:rsidR="00E90F95">
        <w:fldChar w:fldCharType="end"/>
      </w:r>
      <w:r w:rsidR="00E90F95">
        <w:t xml:space="preserve"> examined how real world compared to abstract </w:t>
      </w:r>
      <w:r w:rsidR="00EF59AE">
        <w:t>testing stimuli</w:t>
      </w:r>
      <w:r w:rsidR="00E90F95">
        <w:t xml:space="preserve"> affects performance on attention shifting and working memory test</w:t>
      </w:r>
      <w:r w:rsidR="00361F89">
        <w:t>s</w:t>
      </w:r>
      <w:r w:rsidR="00E90F95">
        <w:t>.</w:t>
      </w:r>
      <w:r w:rsidR="00DD15DE">
        <w:t xml:space="preserve"> They found that adversity-exposed youth score higher on working memory updating tasks with real world compared to abstract content.</w:t>
      </w:r>
    </w:p>
    <w:p w14:paraId="0B9B473F" w14:textId="28F75CE3" w:rsidR="00590A9F" w:rsidRDefault="00590A9F" w:rsidP="00590A9F">
      <w:pPr>
        <w:spacing w:line="480" w:lineRule="auto"/>
        <w:ind w:firstLine="720"/>
      </w:pPr>
      <w:r>
        <w:t>These findings are new and exciting, but they come with caveats.</w:t>
      </w:r>
      <w:r w:rsidR="003D5A29">
        <w:t xml:space="preserve"> First, studies are difficult to compare because they use different measures and designs.</w:t>
      </w:r>
      <w:r>
        <w:t xml:space="preserve"> </w:t>
      </w:r>
      <w:r w:rsidR="003D5A29">
        <w:t>Second</w:t>
      </w:r>
      <w:r>
        <w:t xml:space="preserve">, </w:t>
      </w:r>
      <w:r w:rsidR="003D5A29">
        <w:t xml:space="preserve">findings are mixed. For example, </w:t>
      </w:r>
      <w:r>
        <w:t xml:space="preserve">some adaptation-based studies find that conditions thought to raise performance actually lower it. For example, youth from poverty tended to score lower on math items about social relations, money, and food—items thought to be particularly relevant to adversity-exposed youth—compared to other math items </w:t>
      </w:r>
      <w:r>
        <w:fldChar w:fldCharType="begin"/>
      </w:r>
      <w:r>
        <w:instrText xml:space="preserve"> ADDIN ZOTERO_ITEM CSL_CITATION {"citationID":"9z1ElJ9m","properties":{"formattedCitation":"(Duquennois, 2022; Muskens, 2019)","plainCitation":"(Duquennois, 2022; Muskens, 2019)","noteIndex":0},"citationItems":[{"id":864,"uris":["http://zotero.org/users/2628991/items/GVZ9W526"],"itemData":{"id":864,"type":"article-journal","container-title":"American Economic Review","DOI":"10.1257/aer.20201661","ISSN":"0002-8282","language":"en","source":"www.aeaweb.org","title":"Fictional Money, Real Costs: Impacts of Financial Salience on Disadvantaged Students","title-short":"Fictional Money, Real Costs","URL":"https://www.aeaweb.org/articles?id=10.1257/aer.20201661&amp;&amp;from=f","author":[{"family":"Duquennois","given":"Claire"}],"accessed":{"date-parts":[["2022",1,12]]},"issued":{"date-parts":[["2022"]]},"citation-key":"duquennois2022"}},{"id":839,"uris":["http://zotero.org/users/2628991/items/JJYWYZ2Q"],"itemData":{"id":839,"type":"thesis","language":"en","note":"ISBN: 9789402817294\nDOI: 10.26481/dis.20191115mm","publisher":"maastricht university","source":"DOI.org (Crossref)","title":"Hidden obstacles in education for students from low socioeconomic backgrounds:","title-short":"Hidden obstacles in education for students from low socioeconomic backgrounds","URL":"https://cris.maastrichtuniversity.nl/portal/en/publications/hidden-obstacles-in-education-for-students-from-low-socioeconomic-backgrounds(4eb38565-524e-41b0-af32-7f7323a8c3b5).html","author":[{"literal":"Muskens"}],"accessed":{"date-parts":[["2021",5,20]]},"issued":{"date-parts":[["2019"]]},"citation-key":"muskens2019"}}],"schema":"https://github.com/citation-style-language/schema/raw/master/csl-citation.json"} </w:instrText>
      </w:r>
      <w:r>
        <w:fldChar w:fldCharType="separate"/>
      </w:r>
      <w:r>
        <w:rPr>
          <w:noProof/>
        </w:rPr>
        <w:t>(Duquennois, 2022; Muskens, 2019)</w:t>
      </w:r>
      <w:r>
        <w:fldChar w:fldCharType="end"/>
      </w:r>
      <w:r>
        <w:t>.</w:t>
      </w:r>
    </w:p>
    <w:p w14:paraId="2220B6FB" w14:textId="6CB948A2" w:rsidR="00590A9F" w:rsidRDefault="003D5A29" w:rsidP="00590A9F">
      <w:pPr>
        <w:spacing w:line="480" w:lineRule="auto"/>
        <w:ind w:firstLine="720"/>
      </w:pPr>
      <w:r>
        <w:t>Overall</w:t>
      </w:r>
      <w:r w:rsidR="00590A9F">
        <w:t>, the essential features of adaptation-based have led to interesting</w:t>
      </w:r>
      <w:r w:rsidR="003D0736">
        <w:t xml:space="preserve"> confirmatory studies and</w:t>
      </w:r>
      <w:r w:rsidR="00590A9F">
        <w:t xml:space="preserve"> findings. It has also generated at least two general insights. First, although it is possible for adversity to enhance performance between individuals</w:t>
      </w:r>
      <w:r w:rsidR="003D0736">
        <w:t xml:space="preserve"> (e.g., low versus high adversity exposure)</w:t>
      </w:r>
      <w:r w:rsidR="00590A9F">
        <w:t>, empirical findings suggest effects</w:t>
      </w:r>
      <w:r w:rsidR="003D0736">
        <w:t xml:space="preserve"> mostly</w:t>
      </w:r>
      <w:r w:rsidR="00590A9F">
        <w:t xml:space="preserve"> occur within individuals</w:t>
      </w:r>
      <w:r>
        <w:t xml:space="preserve"> </w:t>
      </w:r>
      <w:r>
        <w:fldChar w:fldCharType="begin"/>
      </w:r>
      <w:r>
        <w:instrText xml:space="preserve"> ADDIN ZOTERO_ITEM CSL_CITATION {"citationID":"cbyXC1fo","properties":{"formattedCitation":"(Fields et al., 2021; Frankenhuis, de Vries, et al., 2020; Young et al., 2022)","plainCitation":"(Fields et al., 2021; Frankenhuis, de Vries, et al., 2020; Young et al., 2022)","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fldChar w:fldCharType="separate"/>
      </w:r>
      <w:r>
        <w:rPr>
          <w:noProof/>
        </w:rPr>
        <w:t>(Fields et al., 2021; Frankenhuis, de Vries, et al., 2020; Young et al., 2022)</w:t>
      </w:r>
      <w:r>
        <w:fldChar w:fldCharType="end"/>
      </w:r>
      <w:r w:rsidR="00590A9F">
        <w:t>. Second, enhanced performance appears to be highly context specific, e.g., depend on testing content, context, and ability type</w:t>
      </w:r>
      <w:r>
        <w:t xml:space="preserve"> </w:t>
      </w:r>
      <w:r>
        <w:fldChar w:fldCharType="begin"/>
      </w:r>
      <w:r>
        <w:instrText xml:space="preserve"> ADDIN ZOTERO_ITEM CSL_CITATION {"citationID":"K4mJhCNT","properties":{"formattedCitation":"(Fields et al., 2021; Frankenhuis, de Vries, et al., 2020; Mittal et al., 2015; Nweze et al., 2021; Young et al., 2018, 2022)","plainCitation":"(Fields et al., 2021; Frankenhuis, de Vries, et al., 2020; Mittal et al., 2015; Nweze et al., 2021; Young et al., 2018, 2022)","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fldChar w:fldCharType="separate"/>
      </w:r>
      <w:r>
        <w:rPr>
          <w:noProof/>
        </w:rPr>
        <w:t xml:space="preserve">(Fields et al., 2021; Frankenhuis, de Vries, et al., 2020; Mittal et al., 2015; Nweze et </w:t>
      </w:r>
      <w:r>
        <w:rPr>
          <w:noProof/>
        </w:rPr>
        <w:lastRenderedPageBreak/>
        <w:t>al., 2021; Young et al., 2018, 2022)</w:t>
      </w:r>
      <w:r>
        <w:fldChar w:fldCharType="end"/>
      </w:r>
      <w:r w:rsidR="00590A9F">
        <w:t xml:space="preserve">. </w:t>
      </w:r>
      <w:r w:rsidR="003D0736">
        <w:t xml:space="preserve">adaptation-based </w:t>
      </w:r>
      <w:r w:rsidR="00590A9F">
        <w:t>studies</w:t>
      </w:r>
      <w:r w:rsidR="003D0736">
        <w:t xml:space="preserve"> have studied abilities in an isolated and piecemeal fashion, in part, because confirmatory designs tend to narrow a study’s scope. </w:t>
      </w:r>
      <w:r w:rsidR="00590A9F">
        <w:t xml:space="preserve">This means we know little about enhanced abilities </w:t>
      </w:r>
      <w:r w:rsidR="003D0736">
        <w:t>compared with the broad landscape of ability measures</w:t>
      </w:r>
      <w:r w:rsidR="00590A9F">
        <w:t>.</w:t>
      </w:r>
    </w:p>
    <w:p w14:paraId="027BE540" w14:textId="2C664D75" w:rsidR="00590A9F" w:rsidRPr="00590A9F" w:rsidRDefault="003D0736" w:rsidP="00590A9F">
      <w:pPr>
        <w:spacing w:line="480" w:lineRule="auto"/>
        <w:jc w:val="center"/>
        <w:rPr>
          <w:b/>
          <w:bCs/>
        </w:rPr>
      </w:pPr>
      <w:r>
        <w:rPr>
          <w:b/>
          <w:bCs/>
        </w:rPr>
        <w:t xml:space="preserve">Motivating </w:t>
      </w:r>
      <w:r w:rsidR="00590A9F" w:rsidRPr="00590A9F">
        <w:rPr>
          <w:b/>
          <w:bCs/>
        </w:rPr>
        <w:t>Principled Exploration</w:t>
      </w:r>
      <w:r w:rsidR="00590A9F">
        <w:rPr>
          <w:b/>
          <w:bCs/>
        </w:rPr>
        <w:t xml:space="preserve"> </w:t>
      </w:r>
    </w:p>
    <w:p w14:paraId="48B625D8" w14:textId="77777777" w:rsidR="003D0736" w:rsidRDefault="00CC11CE" w:rsidP="003D0736">
      <w:pPr>
        <w:spacing w:line="480" w:lineRule="auto"/>
        <w:ind w:firstLine="720"/>
      </w:pPr>
      <w:r>
        <w:t>Adaptation-based, confirmatory</w:t>
      </w:r>
      <w:r w:rsidR="004D3752">
        <w:t xml:space="preserve"> approach</w:t>
      </w:r>
      <w:r>
        <w:t>es are clearly useful, but</w:t>
      </w:r>
      <w:r w:rsidR="00B807DE">
        <w:t xml:space="preserve"> they also have pitfalls. </w:t>
      </w:r>
      <w:r w:rsidR="005C1DBA">
        <w:t>Emerging</w:t>
      </w:r>
      <w:r w:rsidR="00B807DE">
        <w:t xml:space="preserve"> research programs </w:t>
      </w:r>
      <w:r w:rsidR="00B970E1">
        <w:t>have yet to lay basic groundwork for testing theories, such as auxiliary assumptions or boundary conditions</w:t>
      </w:r>
      <w:r w:rsidR="00B807DE">
        <w:t xml:space="preserve"> </w:t>
      </w:r>
      <w:r w:rsidR="00B970E1">
        <w:fldChar w:fldCharType="begin"/>
      </w:r>
      <w:r w:rsidR="00B970E1">
        <w:instrText xml:space="preserve"> ADDIN ZOTERO_ITEM CSL_CITATION {"citationID":"qHeau69N","properties":{"formattedCitation":"(Scheel et al., 2021)","plainCitation":"(Scheel et al., 2021)","noteIndex":0},"citationItems":[{"id":1059,"uris":["http://zotero.org/users/2628991/items/IX3X6ZYJ"],"itemData":{"id":1059,"type":"article-journal","abstract":"For almost half a century, Paul Meehl educated psychologists about how the mindless use of null-hypothesis significance tests made research on theories in the social sciences basically uninterpretable. In response to the replication crisis, reforms in psychology have focused on formalizing procedures for testing hypotheses. These reforms were necessary and influential. However, as an unexpected consequence, psychological scientists have begun to realize that they may not be ready to test hypotheses. Forcing researchers to prematurely test hypotheses before they have established a sound ?derivation chain? between test and theory is counterproductive. Instead, various nonconfirmatory research activities should be used to obtain the inputs necessary to make hypothesis tests informative. Before testing hypotheses, researchers should spend more time forming concepts, developing valid measures, establishing the causal relationships between concepts and the functional form of those relationships, and identifying boundary conditions and auxiliary assumptions. Providing these inputs should be recognized and incentivized as a crucial goal in itself. In this article, we discuss how shifting the focus to nonconfirmatory research can tie together many loose ends of psychology?s reform movement and help us to develop strong, testable theories, as Paul Meehl urged.","container-title":"Perspectives on Psychological Science","DOI":"10/ghp4k7","ISSN":"1745-6916","issue":"4","journalAbbreviation":"Perspect Psychol Sci","language":"en","note":"publisher: SAGE Publications Inc","page":"744-755","source":"SAGE Journals","title":"Why Hypothesis Testers Should Spend Less Time Testing Hypotheses","volume":"16","author":[{"family":"Scheel","given":"Anne M."},{"family":"Tiokhin","given":"Leonid"},{"family":"Isager","given":"Peder M."},{"family":"Lakens","given":"Daniël"}],"issued":{"date-parts":[["2021",7,1]]},"citation-key":"scheel2021"}}],"schema":"https://github.com/citation-style-language/schema/raw/master/csl-citation.json"} </w:instrText>
      </w:r>
      <w:r w:rsidR="00B970E1">
        <w:fldChar w:fldCharType="separate"/>
      </w:r>
      <w:r w:rsidR="00B970E1">
        <w:rPr>
          <w:noProof/>
        </w:rPr>
        <w:t>(Scheel et al., 2021)</w:t>
      </w:r>
      <w:r w:rsidR="00B970E1">
        <w:fldChar w:fldCharType="end"/>
      </w:r>
      <w:r w:rsidR="00B970E1">
        <w:t xml:space="preserve">. </w:t>
      </w:r>
      <w:r w:rsidR="003628A5">
        <w:t xml:space="preserve">This reduces our ability to understand conflicting findings. </w:t>
      </w:r>
      <w:r w:rsidR="005C1DBA">
        <w:t xml:space="preserve">For example, </w:t>
      </w:r>
      <w:r w:rsidR="00590A9F">
        <w:t>studies of ecologically relevant content are mixed</w:t>
      </w:r>
      <w:r w:rsidR="00105D54">
        <w:t xml:space="preserve"> </w:t>
      </w:r>
      <w:r w:rsidR="00105D54">
        <w:fldChar w:fldCharType="begin"/>
      </w:r>
      <w:r w:rsidR="00105D54">
        <w:instrText xml:space="preserve"> ADDIN ZOTERO_ITEM CSL_CITATION {"citationID":"5rVGVp9Q","properties":{"formattedCitation":"(Duquennois, 2022; Muskens, 2019)","plainCitation":"(Duquennois, 2022; Muskens, 2019)","noteIndex":0},"citationItems":[{"id":864,"uris":["http://zotero.org/users/2628991/items/GVZ9W526"],"itemData":{"id":864,"type":"article-journal","container-title":"American Economic Review","DOI":"10.1257/aer.20201661","ISSN":"0002-8282","language":"en","source":"www.aeaweb.org","title":"Fictional Money, Real Costs: Impacts of Financial Salience on Disadvantaged Students","title-short":"Fictional Money, Real Costs","URL":"https://www.aeaweb.org/articles?id=10.1257/aer.20201661&amp;&amp;from=f","author":[{"family":"Duquennois","given":"Claire"}],"accessed":{"date-parts":[["2022",1,12]]},"issued":{"date-parts":[["2022"]]},"citation-key":"duquennois2022"}},{"id":839,"uris":["http://zotero.org/users/2628991/items/JJYWYZ2Q"],"itemData":{"id":839,"type":"thesis","language":"en","note":"ISBN: 9789402817294\nDOI: 10.26481/dis.20191115mm","publisher":"maastricht university","source":"DOI.org (Crossref)","title":"Hidden obstacles in education for students from low socioeconomic backgrounds:","title-short":"Hidden obstacles in education for students from low socioeconomic backgrounds","URL":"https://cris.maastrichtuniversity.nl/portal/en/publications/hidden-obstacles-in-education-for-students-from-low-socioeconomic-backgrounds(4eb38565-524e-41b0-af32-7f7323a8c3b5).html","author":[{"literal":"Muskens"}],"accessed":{"date-parts":[["2021",5,20]]},"issued":{"date-parts":[["2019"]]},"citation-key":"muskens2019"}}],"schema":"https://github.com/citation-style-language/schema/raw/master/csl-citation.json"} </w:instrText>
      </w:r>
      <w:r w:rsidR="00105D54">
        <w:fldChar w:fldCharType="separate"/>
      </w:r>
      <w:r w:rsidR="00105D54">
        <w:rPr>
          <w:noProof/>
        </w:rPr>
        <w:t>(Duquennois, 2022; Muskens, 2019)</w:t>
      </w:r>
      <w:r w:rsidR="00105D54">
        <w:fldChar w:fldCharType="end"/>
      </w:r>
      <w:r w:rsidR="005C1DBA" w:rsidRPr="005C1DBA">
        <w:t>.</w:t>
      </w:r>
      <w:r w:rsidR="00105D54">
        <w:t xml:space="preserve"> </w:t>
      </w:r>
      <w:r w:rsidR="003628A5">
        <w:t xml:space="preserve">Is this because each study tested different </w:t>
      </w:r>
      <w:r w:rsidR="00590A9F">
        <w:t xml:space="preserve">types </w:t>
      </w:r>
      <w:r w:rsidR="003628A5">
        <w:t>content,</w:t>
      </w:r>
      <w:r w:rsidR="00590A9F">
        <w:t xml:space="preserve"> measured different abilities, or</w:t>
      </w:r>
      <w:r w:rsidR="003628A5">
        <w:t xml:space="preserve"> both? </w:t>
      </w:r>
      <w:r w:rsidR="00DE5C7A">
        <w:t>In addition, the logic behind confirmatory studies can easily flipped</w:t>
      </w:r>
      <w:r w:rsidR="00460387">
        <w:t>. For example,</w:t>
      </w:r>
      <w:r w:rsidR="00590A9F">
        <w:t xml:space="preserve"> exposure to unpredictab</w:t>
      </w:r>
      <w:r w:rsidR="003D0736">
        <w:t>le</w:t>
      </w:r>
      <w:r w:rsidR="00590A9F">
        <w:t xml:space="preserve"> environments is thought to reduce</w:t>
      </w:r>
      <w:r w:rsidR="00460387">
        <w:t xml:space="preserve"> </w:t>
      </w:r>
      <w:r w:rsidR="00DE5C7A">
        <w:t>inhibition</w:t>
      </w:r>
      <w:r w:rsidR="00460387">
        <w:t>, or the ability to resist distractions. If threats and opportunities arise, it is important to quickly respond, rather than</w:t>
      </w:r>
      <w:r w:rsidR="000C4E10">
        <w:t xml:space="preserve"> ignore them to</w:t>
      </w:r>
      <w:r w:rsidR="00460387">
        <w:t xml:space="preserve"> focus on a long-term goal. But </w:t>
      </w:r>
      <w:r w:rsidR="00590A9F">
        <w:t>adaptive logic can asse</w:t>
      </w:r>
      <w:r w:rsidR="003D0736">
        <w:t>r</w:t>
      </w:r>
      <w:r w:rsidR="00590A9F">
        <w:t>t the</w:t>
      </w:r>
      <w:r w:rsidR="00460387">
        <w:t xml:space="preserve"> exact opposite. For example, inhibition is</w:t>
      </w:r>
      <w:r w:rsidR="003D0736">
        <w:t xml:space="preserve"> enhanced by</w:t>
      </w:r>
      <w:r w:rsidR="00460387">
        <w:t xml:space="preserve"> unpredictable environments because</w:t>
      </w:r>
      <w:r w:rsidR="00590A9F">
        <w:t xml:space="preserve"> it</w:t>
      </w:r>
      <w:r w:rsidR="00460387">
        <w:t xml:space="preserve"> </w:t>
      </w:r>
      <w:r w:rsidR="003D0736">
        <w:t xml:space="preserve">helps to focus on what is important there are </w:t>
      </w:r>
      <w:r w:rsidR="00460387">
        <w:t>constant distractions.</w:t>
      </w:r>
      <w:r w:rsidR="003D0736">
        <w:t xml:space="preserve"> </w:t>
      </w:r>
    </w:p>
    <w:p w14:paraId="1BAB0DAA" w14:textId="427FA489" w:rsidR="000C4E10" w:rsidRDefault="000C4E10" w:rsidP="003D0736">
      <w:pPr>
        <w:spacing w:line="480" w:lineRule="auto"/>
        <w:ind w:firstLine="720"/>
      </w:pPr>
      <w:r>
        <w:t>Our aim, is to</w:t>
      </w:r>
      <w:r w:rsidRPr="0005435E">
        <w:t xml:space="preserve"> </w:t>
      </w:r>
      <w:r>
        <w:t xml:space="preserve">complement adaptation-based, confirmatory research with principled exploration </w:t>
      </w:r>
      <w:r>
        <w:fldChar w:fldCharType="begin"/>
      </w:r>
      <w:r>
        <w:instrText xml:space="preserve"> ADDIN ZOTERO_ITEM CSL_CITATION {"citationID":"JVUWcBgk","properties":{"formattedCitation":"(Flournoy et al., 2020; Rozin, 2001)","plainCitation":"(Flournoy et al., 2020; Rozin, 2001)","noteIndex":0},"citationItems":[{"id":1053,"uris":["http://zotero.org/users/2628991/items/D6QRYF35"],"itemData":{"id":1053,"type":"article-journal","abstract":"The past decade has seen growing concern about research practices in cognitive neuroscience, and psychology more broadly, that shake our confidence in many inferences in these fields. We consider how these issues affect developmental cognitive neuroscience, with the goal of progressing our field to support strong and defensible inferences from our neurobiological data. This manuscript focuses on the importance of distinguishing between confirmatory versus exploratory data analysis approaches in developmental cognitive neuroscience. Regarding confirmatory research, we discuss problems with analytic flexibility, appropriately instantiating hypotheses, and controlling the error rate given how we threshold data and correct for multiple comparisons. To counterbalance these concerns with confirmatory analyses, we present two complementary strategies. First, we discuss the advantages of working within an exploratory analysis framework, including estimating and reporting effect sizes, using parcellations, and conducting specification curve analyses. Second, we summarize defensible approaches for null hypothesis significance testing in confirmatory analyses, focusing on transparent and reproducible practices in our field. Specific recommendations are given, and templates, scripts, or other resources are hyperlinked, whenever possible.","container-title":"Developmental Cognitive Neuroscience","DOI":"10/gnbxdn","ISSN":"1878-9293","journalAbbreviation":"Developmental Cognitive Neuroscience","language":"en","page":"100807","source":"ScienceDirect","title":"Improving practices and inferences in developmental cognitive neuroscience","volume":"45","author":[{"family":"Flournoy","given":"John C."},{"family":"Vijayakumar","given":"Nandita"},{"family":"Cheng","given":"Theresa W."},{"family":"Cosme","given":"Danielle"},{"family":"Flannery","given":"Jessica E."},{"family":"Pfeifer","given":"Jennifer H."}],"issued":{"date-parts":[["2020",10,1]]},"citation-key":"flournoy2020"}},{"id":1055,"uris":["http://zotero.org/users/2628991/items/NLJ8PDDD"],"itemData":{"id":1055,"type":"article-journal","abstract":"This article presents a methodological critique of the predominant research paradigms in modern social psychology, particularly social cognition, taking the approach of Solomon Asch as a more appropriate model. The critique has 2 parts. First, the dominant model of science in the field is appropriate only for a well-developed science, in which basic, real-world phenomena have been identified, important invariances in these phenomena have been documented, and appropriate model systems that capture the essence of these phenomena have been developed. These requirements are not met for most of the phenomena under study in social psychology. Second, the model of science in use is a caricature of the actual scientific process in well-developed sciences such as biology. Such research is often not model or even hypothesis driven, but rather relies on ?informed curiosity? to motivate research. Descriptive studies are considered important and make up a substantial part of the literature, and there is less exclusive reliance on experiment. The two parts of the critique are documented by analysis of articles in appropriate psychology and biology journals. The author acknowledges that important and high quality work is currently being done in social psychology, but believes that the field has maladaptively narrowed the range of the phenomena and methodological approaches that it deems acceptable or optimal.","container-title":"Personality and Social Psychology Review","DOI":"10/bhqn85","ISSN":"1088-8683","issue":"1","journalAbbreviation":"Pers Soc Psychol Rev","language":"en","note":"publisher: SAGE Publications Inc","page":"2-14","source":"SAGE Journals","title":"Social Psychology and Science: Some Lessons From Solomon Asch","title-short":"Social Psychology and Science","volume":"5","author":[{"family":"Rozin","given":"Paul"}],"issued":{"date-parts":[["2001",2,1]]},"citation-key":"rozin2001"}}],"schema":"https://github.com/citation-style-language/schema/raw/master/csl-citation.json"} </w:instrText>
      </w:r>
      <w:r>
        <w:fldChar w:fldCharType="separate"/>
      </w:r>
      <w:r>
        <w:rPr>
          <w:noProof/>
        </w:rPr>
        <w:t>(Flournoy et al., 2020; Rozin, 2001)</w:t>
      </w:r>
      <w:r>
        <w:fldChar w:fldCharType="end"/>
      </w:r>
      <w:r>
        <w:t>.</w:t>
      </w:r>
      <w:r>
        <w:t xml:space="preserve"> We see two benefits for doing so</w:t>
      </w:r>
      <w:r w:rsidR="00590A9F">
        <w:t>. The first is to re-examine established patterns with a new lens</w:t>
      </w:r>
      <w:r w:rsidR="003D0736">
        <w:t>. For example, both deficit and adaptation-based perspectives assume that adversity should reduce performance on standard assessments of cognitive ability</w:t>
      </w:r>
      <w:r w:rsidR="003D5A29">
        <w:t xml:space="preserve"> </w:t>
      </w:r>
      <w:r w:rsidR="003D5A29">
        <w:fldChar w:fldCharType="begin"/>
      </w:r>
      <w:r w:rsidR="003D5A29">
        <w:instrText xml:space="preserve"> ADDIN ZOTERO_ITEM CSL_CITATION {"citationID":"QoRj6beW","properties":{"formattedCitation":"(Ellis et al., 2020; Frankenhuis, Young, et al., 2020; Hackman et al., 2010; McLaughlin et al., 2019; Ursache &amp; Noble, 2016)","plainCitation":"(Ellis et al., 2020; Frankenhuis, Young, et al., 2020; Hackman et al., 2010; McLaughlin et al., 2019; Ursache &amp; Noble, 2016)","noteIndex":0},"citationItems":[{"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id":795,"uris":["http://zotero.org/users/2628991/items/EWQ3RRTQ"],"itemData":{"id":795,"type":"article-journal","abstract":"Socioeconomic status (SES) has been linked to functioning across a variety of neurocognitive domains including language, memory, executive functioning, and social-emotional processing. We review these findings and discuss the ways in which socioeconomic context may shape neural processes such that these skills are supported by different neurobiological pathways in children from lower versus higher SES backgrounds. Moreover, we consider the mechanisms by which SES may be related to specific neurocognitive functions. Specifically, we focus on linguistic exposure and stress as two main pathways through which SES could influence neurocognitive processes and shape relations between the neural and behavioral levels of functioning. Finally, suggestions for conceptualizing and measuring SES in future work are offered.","container-title":"Psychophysiology","DOI":"10/f8jcxn","ISSN":"0048-5772","issue":"1","journalAbbreviation":"Psychophysiology","language":"English","note":"publisher-place: Hoboken\npublisher: Wiley\nWOS:000368025800008","page":"71-82","source":"Web of Science","title":"Neurocognitive development in socioeconomic context: Multiple mechanisms and implications for measuring socioeconomic status","title-short":"Neurocognitive development in socioeconomic context","volume":"53","author":[{"family":"Ursache","given":"Alexandra"},{"family":"Noble","given":"Kimberly G."}],"issued":{"date-parts":[["2016",1]]},"citation-key":"ursache2016"}}],"schema":"https://github.com/citation-style-language/schema/raw/master/csl-citation.json"} </w:instrText>
      </w:r>
      <w:r w:rsidR="003D5A29">
        <w:fldChar w:fldCharType="separate"/>
      </w:r>
      <w:r w:rsidR="003D5A29">
        <w:rPr>
          <w:noProof/>
        </w:rPr>
        <w:t>(Ellis et al., 2020; Frankenhuis, Young, et al., 2020; Hackman et al., 2010; McLaughlin et al., 2019; Ursache &amp; Noble, 2016)</w:t>
      </w:r>
      <w:r w:rsidR="003D5A29">
        <w:fldChar w:fldCharType="end"/>
      </w:r>
      <w:r w:rsidR="003D0736">
        <w:t xml:space="preserve">. Yet, these tests are comprised of many different subtests, and may show unique patterns that diverge from </w:t>
      </w:r>
      <w:r w:rsidR="003D5A29">
        <w:t>widely used</w:t>
      </w:r>
      <w:r w:rsidR="006A6D33">
        <w:t xml:space="preserve"> composite </w:t>
      </w:r>
      <w:r w:rsidR="003D0736">
        <w:lastRenderedPageBreak/>
        <w:t>score</w:t>
      </w:r>
      <w:r w:rsidR="006A6D33">
        <w:t>s</w:t>
      </w:r>
      <w:r w:rsidR="00590A9F">
        <w:t>. The second is to feed theory with useful description.</w:t>
      </w:r>
      <w:r w:rsidR="003D0736">
        <w:t xml:space="preserve"> One reason why certain abilities have not been examined is because it is difficult to imagine an intuitive bridge between some abilities and adversity exposure. However, this does not imply the presence or absence of a functional link.</w:t>
      </w:r>
      <w:r w:rsidR="003D5A29">
        <w:t xml:space="preserve"> Instead, links between abilities and environments can be explored, described, and follow-up with new theory development.</w:t>
      </w:r>
      <w:r w:rsidR="003D0736">
        <w:t xml:space="preserve"> Therefore, w</w:t>
      </w:r>
      <w:r w:rsidR="00590A9F">
        <w:t xml:space="preserve">e </w:t>
      </w:r>
      <w:r w:rsidR="00590A9F">
        <w:t xml:space="preserve">return to the map of cognitive </w:t>
      </w:r>
      <w:r w:rsidR="003D5A29">
        <w:t>abilities</w:t>
      </w:r>
      <w:r w:rsidR="00590A9F">
        <w:t xml:space="preserve"> that might be shaped by adversity</w:t>
      </w:r>
      <w:r w:rsidR="00590A9F">
        <w:t xml:space="preserve"> and ask</w:t>
      </w:r>
      <w:r w:rsidR="00590A9F">
        <w:t xml:space="preserve"> </w:t>
      </w:r>
      <w:r w:rsidR="00590A9F">
        <w:t>“</w:t>
      </w:r>
      <w:r w:rsidR="00590A9F">
        <w:t>what territory needs exploration and which areas may need re-mapping?</w:t>
      </w:r>
      <w:r w:rsidR="00590A9F">
        <w:t>”</w:t>
      </w:r>
      <w:r w:rsidR="00590A9F">
        <w:t xml:space="preserve"> </w:t>
      </w:r>
    </w:p>
    <w:p w14:paraId="50EDA2BD" w14:textId="4DDA8D00" w:rsidR="00590A9F" w:rsidRDefault="00590A9F" w:rsidP="000C4E10">
      <w:pPr>
        <w:spacing w:line="480" w:lineRule="auto"/>
        <w:ind w:firstLine="720"/>
      </w:pPr>
      <w:r>
        <w:t xml:space="preserve">Rather than relying on confirmatory hypotheses to guide our </w:t>
      </w:r>
      <w:r>
        <w:t>design</w:t>
      </w:r>
      <w:r>
        <w:t xml:space="preserve">, </w:t>
      </w:r>
      <w:r>
        <w:t xml:space="preserve">we draw on the basic insights of adaptation-based research. </w:t>
      </w:r>
      <w:r w:rsidR="000C4E10">
        <w:t>There are two related features of a</w:t>
      </w:r>
      <w:r>
        <w:t xml:space="preserve">daptation-based </w:t>
      </w:r>
      <w:r w:rsidR="000C4E10">
        <w:t>work</w:t>
      </w:r>
      <w:r w:rsidR="003D0736">
        <w:t xml:space="preserve"> that guide the current work</w:t>
      </w:r>
      <w:r w:rsidR="000C4E10">
        <w:t>. First,</w:t>
      </w:r>
      <w:r>
        <w:t xml:space="preserve"> enhanced performance</w:t>
      </w:r>
      <w:r w:rsidR="000C4E10">
        <w:t xml:space="preserve"> </w:t>
      </w:r>
      <w:r w:rsidR="006A6D33">
        <w:t xml:space="preserve">tends to </w:t>
      </w:r>
      <w:r w:rsidR="000C4E10">
        <w:t xml:space="preserve">manifest within individuals. </w:t>
      </w:r>
      <w:r w:rsidR="003D5A29">
        <w:t xml:space="preserve">Second, adversity can shape performance by enhancing and reducing performance at the same time. For example, it can reduce general cognitive resources while also enhancing abilities that are essential in adverse environments. </w:t>
      </w:r>
      <w:r w:rsidRPr="0005435E">
        <w:t>Although commonly assumed, this assertion is rarely tested</w:t>
      </w:r>
      <w:r>
        <w:t xml:space="preserve">. </w:t>
      </w:r>
      <w:r>
        <w:t>This implies that, to detect enhancement, a variety of</w:t>
      </w:r>
      <w:r w:rsidR="000C4E10">
        <w:t xml:space="preserve"> ability</w:t>
      </w:r>
      <w:r>
        <w:t xml:space="preserve"> measure</w:t>
      </w:r>
      <w:r w:rsidR="000C4E10">
        <w:t>s</w:t>
      </w:r>
      <w:r>
        <w:t xml:space="preserve"> </w:t>
      </w:r>
      <w:r w:rsidR="000C4E10">
        <w:t>are needed</w:t>
      </w:r>
      <w:r>
        <w:t xml:space="preserve"> examine</w:t>
      </w:r>
      <w:r>
        <w:t xml:space="preserve"> </w:t>
      </w:r>
      <w:r>
        <w:rPr>
          <w:i/>
          <w:iCs/>
        </w:rPr>
        <w:t>relative</w:t>
      </w:r>
      <w:r>
        <w:t xml:space="preserve"> performance </w:t>
      </w:r>
      <w:r>
        <w:t>differences.</w:t>
      </w:r>
      <w:r w:rsidR="000C4E10">
        <w:t xml:space="preserve"> </w:t>
      </w:r>
      <w:r w:rsidR="003D0736">
        <w:t>Therefore, we use</w:t>
      </w:r>
      <w:r w:rsidR="000C4E10">
        <w:t xml:space="preserve"> 1) </w:t>
      </w:r>
      <w:r w:rsidR="003D0736">
        <w:t xml:space="preserve">a </w:t>
      </w:r>
      <w:r w:rsidR="000C4E10">
        <w:t>within person designs and 2) test a wide variety of abilities</w:t>
      </w:r>
      <w:r w:rsidR="003D0736">
        <w:t>.</w:t>
      </w:r>
    </w:p>
    <w:p w14:paraId="1E262892" w14:textId="4B5F011F" w:rsidR="000B4620" w:rsidRDefault="003D5A29" w:rsidP="003D0736">
      <w:pPr>
        <w:spacing w:line="480" w:lineRule="auto"/>
        <w:ind w:firstLine="720"/>
      </w:pPr>
      <w:r>
        <w:t>To carefully examine and interpret data in principled exploration, it is helpful to develop</w:t>
      </w:r>
      <w:r w:rsidR="000C4E10">
        <w:t xml:space="preserve"> </w:t>
      </w:r>
      <w:r w:rsidR="006A6D33">
        <w:t xml:space="preserve">inferential and statistical </w:t>
      </w:r>
      <w:r w:rsidR="000C4E10">
        <w:t>criteria. For example,</w:t>
      </w:r>
      <w:r w:rsidR="000C4E10">
        <w:t xml:space="preserve"> rather using adaptive-logic to predict </w:t>
      </w:r>
      <w:r w:rsidR="000C4E10">
        <w:rPr>
          <w:i/>
          <w:iCs/>
        </w:rPr>
        <w:t xml:space="preserve">which </w:t>
      </w:r>
      <w:r w:rsidR="000C4E10">
        <w:t>abilities are enhanced</w:t>
      </w:r>
      <w:r w:rsidR="003D0736">
        <w:t xml:space="preserve"> or reduced</w:t>
      </w:r>
      <w:r w:rsidR="000C4E10">
        <w:t xml:space="preserve">, </w:t>
      </w:r>
      <w:r w:rsidR="003D0736">
        <w:t xml:space="preserve">we </w:t>
      </w:r>
      <w:r>
        <w:t>can ask</w:t>
      </w:r>
      <w:r w:rsidR="003D0736">
        <w:t xml:space="preserve"> </w:t>
      </w:r>
      <w:r w:rsidR="000C4E10">
        <w:t>what</w:t>
      </w:r>
      <w:r w:rsidR="000C4E10">
        <w:t xml:space="preserve"> criteria </w:t>
      </w:r>
      <w:r w:rsidR="000C4E10">
        <w:t xml:space="preserve">are needed for </w:t>
      </w:r>
      <w:r>
        <w:t xml:space="preserve">evaluating and interpreting </w:t>
      </w:r>
      <w:r w:rsidR="000C4E10">
        <w:t xml:space="preserve">different </w:t>
      </w:r>
      <w:r w:rsidR="000C4E10">
        <w:t>data patterns</w:t>
      </w:r>
      <w:r w:rsidR="000C4E10">
        <w:t>?</w:t>
      </w:r>
      <w:r w:rsidR="003D0736">
        <w:t xml:space="preserve"> In addition,</w:t>
      </w:r>
      <w:r w:rsidR="000C4E10">
        <w:t xml:space="preserve"> </w:t>
      </w:r>
      <w:r w:rsidR="000C4E10">
        <w:t xml:space="preserve">research typically focuses on comparing reduced versus enhanced test performance, but some abilities might remain ‘intact’ (unaffected) by exposure to adversity </w:t>
      </w:r>
      <w:r w:rsidR="000C4E10">
        <w:fldChar w:fldCharType="begin"/>
      </w:r>
      <w:r w:rsidR="000C4E10">
        <w:instrText xml:space="preserve"> ADDIN ZOTERO_ITEM CSL_CITATION {"citationID":"a5ANvZdj","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rsidR="000C4E10">
        <w:fldChar w:fldCharType="separate"/>
      </w:r>
      <w:r w:rsidR="000C4E10">
        <w:rPr>
          <w:noProof/>
        </w:rPr>
        <w:t>(Frankenhuis, Young, et al., 2020)</w:t>
      </w:r>
      <w:r w:rsidR="000C4E10">
        <w:fldChar w:fldCharType="end"/>
      </w:r>
      <w:r w:rsidR="000C4E10">
        <w:t>.</w:t>
      </w:r>
      <w:r w:rsidR="000C4E10">
        <w:t xml:space="preserve"> </w:t>
      </w:r>
      <w:r w:rsidR="00590A9F">
        <w:t xml:space="preserve">We know little about the intact </w:t>
      </w:r>
      <w:r w:rsidR="00917A14">
        <w:t>abilities</w:t>
      </w:r>
      <w:r w:rsidR="00590A9F">
        <w:t xml:space="preserve"> of people exposed to adversity. We also know little about the drivers of </w:t>
      </w:r>
      <w:r w:rsidR="000C4E10">
        <w:t>reduced</w:t>
      </w:r>
      <w:r w:rsidR="00590A9F">
        <w:t xml:space="preserve"> performance on </w:t>
      </w:r>
      <w:r w:rsidR="00590A9F">
        <w:lastRenderedPageBreak/>
        <w:t xml:space="preserve">broad and generic measures of ability. </w:t>
      </w:r>
      <w:r w:rsidR="000C4E10">
        <w:t xml:space="preserve">For example, deficit </w:t>
      </w:r>
      <w:r w:rsidR="00590A9F">
        <w:t xml:space="preserve">approaches have collapsed many abilities into composites and find that adversity exposure </w:t>
      </w:r>
      <w:r w:rsidR="000C4E10">
        <w:t>reduces</w:t>
      </w:r>
      <w:r w:rsidR="00590A9F">
        <w:t xml:space="preserve"> performance</w:t>
      </w:r>
      <w:r w:rsidR="000C4E10">
        <w:t>. However, one possibility is that</w:t>
      </w:r>
      <w:r w:rsidR="00590A9F">
        <w:t xml:space="preserve"> </w:t>
      </w:r>
      <w:r w:rsidR="000C4E10">
        <w:t>a</w:t>
      </w:r>
      <w:r w:rsidR="00590A9F">
        <w:t xml:space="preserve"> smaller set of </w:t>
      </w:r>
      <w:r w:rsidR="000C4E10">
        <w:t>specific abilities</w:t>
      </w:r>
      <w:r w:rsidR="00590A9F">
        <w:t xml:space="preserve"> </w:t>
      </w:r>
      <w:r w:rsidR="000C4E10">
        <w:t>are</w:t>
      </w:r>
      <w:r w:rsidR="00590A9F">
        <w:t xml:space="preserve"> drivin</w:t>
      </w:r>
      <w:r w:rsidR="000C4E10">
        <w:t>g</w:t>
      </w:r>
      <w:r w:rsidR="00590A9F">
        <w:t xml:space="preserve"> effects.</w:t>
      </w:r>
      <w:r w:rsidR="00917A14">
        <w:t xml:space="preserve"> In total, there is still much to learn about the map of adversity shape cognitive abilities, and we argue principled exploration can complement confirmatory research in drawing this map.</w:t>
      </w:r>
    </w:p>
    <w:p w14:paraId="4E39EC5F" w14:textId="70907FA3" w:rsidR="003D0736" w:rsidRDefault="003D0736" w:rsidP="003D0736">
      <w:pPr>
        <w:spacing w:line="480" w:lineRule="auto"/>
        <w:ind w:firstLine="720"/>
        <w:jc w:val="center"/>
        <w:rPr>
          <w:b/>
          <w:bCs/>
        </w:rPr>
      </w:pPr>
      <w:r w:rsidRPr="003D0736">
        <w:rPr>
          <w:b/>
          <w:bCs/>
        </w:rPr>
        <w:t>Current Study</w:t>
      </w:r>
      <w:r w:rsidR="00917A14">
        <w:rPr>
          <w:b/>
          <w:bCs/>
        </w:rPr>
        <w:t xml:space="preserve">: Inferential and </w:t>
      </w:r>
      <w:r w:rsidR="006A6D33">
        <w:rPr>
          <w:b/>
          <w:bCs/>
        </w:rPr>
        <w:t>Statistical</w:t>
      </w:r>
      <w:r w:rsidRPr="003D0736">
        <w:rPr>
          <w:b/>
          <w:bCs/>
        </w:rPr>
        <w:t xml:space="preserve"> Criteria</w:t>
      </w:r>
    </w:p>
    <w:p w14:paraId="67E2E18E" w14:textId="77777777" w:rsidR="003D5A29" w:rsidRDefault="003D0736" w:rsidP="003D5A29">
      <w:pPr>
        <w:spacing w:line="480" w:lineRule="auto"/>
        <w:ind w:firstLine="720"/>
      </w:pPr>
      <w:r>
        <w:t xml:space="preserve">Here, we conduct a principled exploration of the cognitive abilities shaped by adversity. To do so, we analyze data from the </w:t>
      </w:r>
      <w:r w:rsidRPr="003D0736">
        <w:rPr>
          <w:bCs/>
          <w:iCs/>
        </w:rPr>
        <w:t>Study of Early Childcare and Youth Development (</w:t>
      </w:r>
      <w:hyperlink r:id="rId7" w:history="1">
        <w:r w:rsidRPr="003D0736">
          <w:rPr>
            <w:rStyle w:val="Hyperlink"/>
            <w:bCs/>
            <w:iCs/>
          </w:rPr>
          <w:t>SECCYD</w:t>
        </w:r>
      </w:hyperlink>
      <w:r w:rsidRPr="003D0736">
        <w:rPr>
          <w:bCs/>
          <w:iCs/>
        </w:rPr>
        <w:t>)</w:t>
      </w:r>
      <w:r>
        <w:t xml:space="preserve"> to examine how</w:t>
      </w:r>
      <w:r w:rsidR="003D5A29">
        <w:t xml:space="preserve"> </w:t>
      </w:r>
      <w:r>
        <w:t>adversity</w:t>
      </w:r>
      <w:r w:rsidR="003D5A29">
        <w:t xml:space="preserve"> </w:t>
      </w:r>
      <w:r>
        <w:t>shape within</w:t>
      </w:r>
      <w:r w:rsidR="003D5A29">
        <w:t>-</w:t>
      </w:r>
      <w:r>
        <w:t xml:space="preserve">person performance on </w:t>
      </w:r>
      <w:r w:rsidRPr="0005435E">
        <w:t xml:space="preserve">ten </w:t>
      </w:r>
      <w:r>
        <w:t>abilities</w:t>
      </w:r>
      <w:r w:rsidRPr="0005435E">
        <w:t xml:space="preserve"> in the Woodcock Johnson Cognitive and Achievement test battery</w:t>
      </w:r>
      <w:r w:rsidR="003D5A29">
        <w:t xml:space="preserve"> </w:t>
      </w:r>
      <w:r w:rsidR="003D5A29">
        <w:fldChar w:fldCharType="begin"/>
      </w:r>
      <w:r w:rsidR="003D5A29">
        <w:instrText xml:space="preserve"> ADDIN ZOTERO_ITEM CSL_CITATION {"citationID":"Bg1VnPPU","properties":{"formattedCitation":"(Woodcock, 1990; Woodcock et al., 1990)","plainCitation":"(Woodcock, 1990; Woodcock et al., 1990)","noteIndex":0},"citationItems":[{"id":1037,"uris":["http://zotero.org/users/2628991/items/3J74GZ4F"],"itemData":{"id":1037,"type":"article-journal","abstract":"The WJ-R provides a wide age range and comprehensive set of cognitive measures. A major interpretation feature of the battery is the provision of eight factor scores, each based on two measures. The theoretical basis for the tests is founded in Gf-Gc theory, work that is often associated with Raymond Cattell and John Horn, although other scholars think and write about intelligence in a similar vein. This report is a brief review of the theory followed by the results of several factor analytic studies. Nine data sets drawn from the 1977 and 1989 norming and concurrent validity studies have been analyzed. In the concurrent studies, the WJ-R cognitive tests were administered in conjunction with other major batteries including the K-ABC, the SB-IV, the WISC-R, and the WAIS-R. Altogether, 15 sets of exploratory and confirmatory factor analyses that included a total of 68 variables were completed. The results of all studies provide support for the WJ-R eight-factor model of Gf-Gc theory. As a byproduct of the procedure, comparative information was observed for the congruence of other cognitive batteries to the Gf-Gc theory. It is suggested that the other cognitive batteries often have been underfactored, which has led to misinterpretation of their factorial structures. This report demonstrates the need for factor analytic studies in which the set of variables is not constrained to the limited set of subtests that have been published together as a battery. It is indicated that the set of variables to be included in a factor study must include enough breadth and depth of markers to ensure that the presence of all major factor effects can be identified.","container-title":"Journal of Psychoeducational Assessment","DOI":"10/ft7mjn","ISSN":"0734-2829","issue":"3","language":"en","note":"publisher: SAGE Publications Inc","page":"231-258","source":"SAGE Journals","title":"Theoretical Foundations of the Wj-R Measures of Cognitive Ability","volume":"8","author":[{"family":"Woodcock","given":"Richard W."}],"issued":{"date-parts":[["1990",9,1]]},"citation-key":"woodcock1990"}},{"id":1038,"uris":["http://zotero.org/users/2628991/items/8X65BSE7"],"itemData":{"id":1038,"type":"book","abstract":"A wide-range, comprehensive set of individually administered tests for measuring cognitive abilities, scholastic aptitudes, and achievement. A revised and expanded version of the 1977 Woodcock-Johnson","event-place":"Allen, TX","language":"eng","note":"OCLC: 25844957","number-of-pages":"2","publisher":"DLM Teaching Resources","publisher-place":"Allen, TX","source":"Open WorldCat","title":"Woodcock-Johnson psycho-educational battery-- revised","author":[{"family":"Woodcock","given":"Richard W."},{"family":"Johnson","given":"M. Bonner"},{"family":"Mather","given":"Nancy"}],"issued":{"date-parts":[["1990"]]},"citation-key":"woodcock1990a"}}],"schema":"https://github.com/citation-style-language/schema/raw/master/csl-citation.json"} </w:instrText>
      </w:r>
      <w:r w:rsidR="003D5A29">
        <w:fldChar w:fldCharType="separate"/>
      </w:r>
      <w:r w:rsidR="003D5A29">
        <w:rPr>
          <w:noProof/>
        </w:rPr>
        <w:t>(Woodcock, 1990; Woodcock et al., 1990)</w:t>
      </w:r>
      <w:r w:rsidR="003D5A29">
        <w:fldChar w:fldCharType="end"/>
      </w:r>
      <w:r>
        <w:t xml:space="preserve">. </w:t>
      </w:r>
      <w:r w:rsidRPr="003D0736">
        <w:t xml:space="preserve">We </w:t>
      </w:r>
      <w:r w:rsidR="006A6D33">
        <w:t>selected adversity measures that tap two constructs</w:t>
      </w:r>
      <w:r w:rsidRPr="003D0736">
        <w:t>: environmental harshness and unpredictability.</w:t>
      </w:r>
      <w:r>
        <w:t xml:space="preserve"> We focus on these </w:t>
      </w:r>
      <w:r w:rsidR="006A6D33">
        <w:t>constructs</w:t>
      </w:r>
      <w:r>
        <w:t xml:space="preserve"> because they feature many in adaptation-based </w:t>
      </w:r>
      <w:r w:rsidR="003D5A29">
        <w:t>research</w:t>
      </w:r>
      <w:r>
        <w:t xml:space="preserve"> on cognitive abilities</w:t>
      </w:r>
      <w:r w:rsidR="00657ECE">
        <w:t xml:space="preserve">, both conceptual and empirical </w:t>
      </w:r>
      <w:r w:rsidR="00657ECE">
        <w:fldChar w:fldCharType="begin"/>
      </w:r>
      <w:r w:rsidR="00657ECE">
        <w:instrText xml:space="preserve"> ADDIN ZOTERO_ITEM CSL_CITATION {"citationID":"ciqRzzHZ","properties":{"formattedCitation":"(Ellis et al., 2017, 2020; Fields et al., 2021; Frankenhuis, Young, et al., 2020; Mittal et al., 2015; Young et al., 2018, 2022)","plainCitation":"(Ellis et al., 2017, 2020; Fields et al., 2021; Frankenhuis, Young, et al., 2020; Mittal et al., 2015; Young et al., 2018, 202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657ECE">
        <w:fldChar w:fldCharType="separate"/>
      </w:r>
      <w:r w:rsidR="00657ECE">
        <w:rPr>
          <w:noProof/>
        </w:rPr>
        <w:t>(Ellis et al., 2017, 2020; Fields et al., 2021; Frankenhuis, Young, et al., 2020; Mittal et al., 2015; Young et al., 2018, 2022)</w:t>
      </w:r>
      <w:r w:rsidR="00657ECE">
        <w:fldChar w:fldCharType="end"/>
      </w:r>
      <w:r>
        <w:t xml:space="preserve">. </w:t>
      </w:r>
    </w:p>
    <w:p w14:paraId="2B9C1459" w14:textId="56D919B3" w:rsidR="006A6D33" w:rsidRDefault="003D5A29" w:rsidP="003D5A29">
      <w:pPr>
        <w:spacing w:line="480" w:lineRule="auto"/>
        <w:ind w:firstLine="720"/>
      </w:pPr>
      <w:r>
        <w:t>In</w:t>
      </w:r>
      <w:r w:rsidR="003D0736" w:rsidRPr="003D0736">
        <w:t xml:space="preserve"> the literature, and in these data specifically, there have been different approaches to measuring them</w:t>
      </w:r>
      <w:r w:rsidR="003D0736">
        <w:t xml:space="preserve"> </w:t>
      </w:r>
      <w:r w:rsidR="003D0736">
        <w:fldChar w:fldCharType="begin"/>
      </w:r>
      <w:r w:rsidR="003D0736">
        <w:instrText xml:space="preserve"> ADDIN ZOTERO_ITEM CSL_CITATION {"citationID":"fDmXzAf9","properties":{"formattedCitation":"(Belsky et al., 2012; Hartman et al., 2018; Li et al., 2018)","plainCitation":"(Belsky et al., 2012; Hartman et al., 2018; Li et al., 2018)","noteIndex":0},"citationItems":[{"id":210,"uris":["http://zotero.org/users/2628991/items/KHGSM8GI"],"itemData":{"id":210,"type":"article-journal","container-title":"Developmental Psychology","DOI":"10/b7r3m4","ISSN":"1939-0599, 0012-1649","issue":"3","language":"en","page":"662-673","source":"CrossRef","title":"Beyond cumulative risk: Distinguishing harshness and unpredictability as determinants of parenting and early life history strategy.","title-short":"Beyond cumulative risk","volume":"48","author":[{"family":"Belsky","given":"Jay"},{"family":"Schlomer","given":"Gabriel L."},{"family":"Ellis","given":"Bruce J."}],"issued":{"date-parts":[["2012"]]},"citation-key":"belsky2012"}},{"id":1042,"uris":["http://zotero.org/users/2628991/items/C2WG6YIZ"],"itemData":{"id":1042,"type":"article-journal","abstract":"To illuminate which features of an unpredictable environment early in life best forecast adolescent and adult functioning, data from two longitudinal studies were examined. After decomposing a composite unpredictability construct found to predict later development, results of both studies revealed that paternal transitions predicted outcomes more consistently and strongly than did residential or occupational changes across the first 5 years of a child's life. These results derive from analyses of the NICHD Study of Early Child Care and Youth Development, which included diverse families from 10 different sites in the United States, and from the Minnesota Longitudinal Study of Risk and Adaptation, whose participants came from one site, were disproportionately economically disadvantaged, and were enrolled 15 years earlier than the NICHD Study sample. The finding that results from both studies are consistent with evolutionary, life history thinking regarding the importance of males in children's lives makes this general, cross-study replication noteworthy.","container-title":"Development and Psychopathology","DOI":"10/gjqzzj","ISSN":"0954-5794, 1469-2198","issue":"4","language":"en","note":"publisher: Cambridge University Press","page":"1321-1332","source":"Cambridge University Press","title":"Decomposing environmental unpredictability in forecasting adolescent and young adult development: A two-sample study","title-short":"Decomposing environmental unpredictability in forecasting adolescent and young adult development","volume":"30","author":[{"family":"Hartman","given":"Sarah"},{"family":"Sung","given":"Sooyeon"},{"family":"Simpson","given":"Jeffry A."},{"family":"Schlomer","given":"Gabriel L."},{"family":"Belsky","given":"Jay"}],"issued":{"date-parts":[["2018",10]]},"citation-key":"hartman2018a"}},{"id":694,"uris":["http://zotero.org/users/2628991/items/7VGIZ36D"],"itemData":{"id":694,"type":"article-journal","abstract":"This research investigates whether and how two fundamental environmental factors-harshness and unpredictability-interact in regulating child and adolescent development, informed by life-history theory and drawing on data from the National Institute of Child Health &amp; Human Development Study of Early Child Care and Youth Development (N = 1,364). Early life harshness was operationalized as the typical level of family income-to-needs based on six repeated measurements across the first 4.5 years of life and early life unpredictability as random variation using the same family income measurements. Results revealed that children functioned most competently in the social and academic domain as kindergarteners when exposed to low environmental harshness and low unpredictability and least competently when they experienced high harshness and low unpredictability. The same interaction pattern emerged in adolescence in forecasting cognitive-academic competence and sexual behavior. Findings are discussed in terms of how reliable and unreliable environmental cues shape developmental trajectories.","container-title":"Developmental Psychology","DOI":"10/gfmd6w","ISSN":"0012-1649","issue":"11","journalAbbreviation":"Dev. Psychol.","language":"English","note":"WOS:000448187100009","page":"2101-2112","source":"Web of Science","title":"Interactive Effects of Early-Life Income Harshness and Unpredictability on Children's Socioemotional and Academic Functioning in Kindergarten and Adolescence","volume":"54","author":[{"family":"Li","given":"Zhi"},{"family":"Liu","given":"Siwei"},{"family":"Hartman","given":"Sarah"},{"family":"Belsky","given":"Jay"}],"issued":{"date-parts":[["2018",11]]},"citation-key":"li2018"}}],"schema":"https://github.com/citation-style-language/schema/raw/master/csl-citation.json"} </w:instrText>
      </w:r>
      <w:r w:rsidR="003D0736">
        <w:fldChar w:fldCharType="separate"/>
      </w:r>
      <w:r w:rsidR="003D0736">
        <w:rPr>
          <w:noProof/>
        </w:rPr>
        <w:t>(Belsky et al., 2012; Hartman et al., 2018; Li et al., 2018)</w:t>
      </w:r>
      <w:r w:rsidR="003D0736">
        <w:fldChar w:fldCharType="end"/>
      </w:r>
      <w:r w:rsidR="003D0736" w:rsidRPr="003D0736">
        <w:t>.</w:t>
      </w:r>
      <w:r w:rsidR="003D0736">
        <w:t xml:space="preserve"> For example, for unpredictability, whereas Belsky and colleagues </w:t>
      </w:r>
      <w:r w:rsidR="003D0736">
        <w:fldChar w:fldCharType="begin"/>
      </w:r>
      <w:r w:rsidR="003D0736">
        <w:instrText xml:space="preserve"> ADDIN ZOTERO_ITEM CSL_CITATION {"citationID":"INdOvzJK","properties":{"formattedCitation":"(2012)","plainCitation":"(2012)","noteIndex":0},"citationItems":[{"id":210,"uris":["http://zotero.org/users/2628991/items/KHGSM8GI"],"itemData":{"id":210,"type":"article-journal","container-title":"Developmental Psychology","DOI":"10/b7r3m4","ISSN":"1939-0599, 0012-1649","issue":"3","language":"en","page":"662-673","source":"CrossRef","title":"Beyond cumulative risk: Distinguishing harshness and unpredictability as determinants of parenting and early life history strategy.","title-short":"Beyond cumulative risk","volume":"48","author":[{"family":"Belsky","given":"Jay"},{"family":"Schlomer","given":"Gabriel L."},{"family":"Ellis","given":"Bruce J."}],"issued":{"date-parts":[["2012"]]},"citation-key":"belsky2012"},"label":"page","suppress-author":true}],"schema":"https://github.com/citation-style-language/schema/raw/master/csl-citation.json"} </w:instrText>
      </w:r>
      <w:r w:rsidR="003D0736">
        <w:fldChar w:fldCharType="separate"/>
      </w:r>
      <w:r w:rsidR="003D0736">
        <w:rPr>
          <w:noProof/>
        </w:rPr>
        <w:t>(2012)</w:t>
      </w:r>
      <w:r w:rsidR="003D0736">
        <w:fldChar w:fldCharType="end"/>
      </w:r>
      <w:r w:rsidR="003D0736">
        <w:t xml:space="preserve"> measured paternal transitions, residential changes, and parental job changes, Li and colleagues </w:t>
      </w:r>
      <w:r w:rsidR="003D0736">
        <w:fldChar w:fldCharType="begin"/>
      </w:r>
      <w:r w:rsidR="003D0736">
        <w:instrText xml:space="preserve"> ADDIN ZOTERO_ITEM CSL_CITATION {"citationID":"d2UcEk1a","properties":{"formattedCitation":"(2018)","plainCitation":"(2018)","noteIndex":0},"citationItems":[{"id":694,"uris":["http://zotero.org/users/2628991/items/7VGIZ36D"],"itemData":{"id":694,"type":"article-journal","abstract":"This research investigates whether and how two fundamental environmental factors-harshness and unpredictability-interact in regulating child and adolescent development, informed by life-history theory and drawing on data from the National Institute of Child Health &amp; Human Development Study of Early Child Care and Youth Development (N = 1,364). Early life harshness was operationalized as the typical level of family income-to-needs based on six repeated measurements across the first 4.5 years of life and early life unpredictability as random variation using the same family income measurements. Results revealed that children functioned most competently in the social and academic domain as kindergarteners when exposed to low environmental harshness and low unpredictability and least competently when they experienced high harshness and low unpredictability. The same interaction pattern emerged in adolescence in forecasting cognitive-academic competence and sexual behavior. Findings are discussed in terms of how reliable and unreliable environmental cues shape developmental trajectories.","container-title":"Developmental Psychology","DOI":"10/gfmd6w","ISSN":"0012-1649","issue":"11","journalAbbreviation":"Dev. Psychol.","language":"English","note":"WOS:000448187100009","page":"2101-2112","source":"Web of Science","title":"Interactive Effects of Early-Life Income Harshness and Unpredictability on Children's Socioemotional and Academic Functioning in Kindergarten and Adolescence","volume":"54","author":[{"family":"Li","given":"Zhi"},{"family":"Liu","given":"Siwei"},{"family":"Hartman","given":"Sarah"},{"family":"Belsky","given":"Jay"}],"issued":{"date-parts":[["2018",11]]},"citation-key":"li2018"},"label":"page","suppress-author":true}],"schema":"https://github.com/citation-style-language/schema/raw/master/csl-citation.json"} </w:instrText>
      </w:r>
      <w:r w:rsidR="003D0736">
        <w:fldChar w:fldCharType="separate"/>
      </w:r>
      <w:r w:rsidR="003D0736">
        <w:rPr>
          <w:noProof/>
        </w:rPr>
        <w:t>(2018)</w:t>
      </w:r>
      <w:r w:rsidR="003D0736">
        <w:fldChar w:fldCharType="end"/>
      </w:r>
      <w:r w:rsidR="003D0736" w:rsidRPr="003D0736">
        <w:t xml:space="preserve"> </w:t>
      </w:r>
      <w:r w:rsidR="003D0736">
        <w:t xml:space="preserve">calculated residual variances in income-to-needs ratios over time. </w:t>
      </w:r>
      <w:r w:rsidR="006A6D33">
        <w:t>T</w:t>
      </w:r>
      <w:r w:rsidR="003D0736" w:rsidRPr="003D0736">
        <w:t xml:space="preserve">here are also other, unexplored ways to capture </w:t>
      </w:r>
      <w:r w:rsidR="00F4558E">
        <w:t>harshness and unpredictability</w:t>
      </w:r>
      <w:r w:rsidR="003D0736" w:rsidRPr="003D0736">
        <w:t xml:space="preserve">. </w:t>
      </w:r>
      <w:r w:rsidR="003D0736">
        <w:t>In addition to previously used measures, w</w:t>
      </w:r>
      <w:r w:rsidR="003D0736" w:rsidRPr="003D0736">
        <w:t xml:space="preserve">e leverage data from the </w:t>
      </w:r>
      <w:r w:rsidR="003D0736">
        <w:t xml:space="preserve">1990 </w:t>
      </w:r>
      <w:r w:rsidR="003D0736" w:rsidRPr="003D0736">
        <w:t>Census about the broader ecological context</w:t>
      </w:r>
      <w:r w:rsidR="00657ECE">
        <w:t xml:space="preserve">, which has been used to </w:t>
      </w:r>
      <w:r w:rsidR="00F4558E">
        <w:t>measure the</w:t>
      </w:r>
      <w:r w:rsidR="00657ECE">
        <w:t xml:space="preserve"> neighborhood context in the SECCYD previously </w:t>
      </w:r>
      <w:r w:rsidR="00657ECE">
        <w:fldChar w:fldCharType="begin"/>
      </w:r>
      <w:r w:rsidR="00657ECE">
        <w:instrText xml:space="preserve"> ADDIN ZOTERO_ITEM CSL_CITATION {"citationID":"KSDwfyl2","properties":{"formattedCitation":"(Bleil, Appelhans, et al., 2021; Bleil, Spieker, et al., 2021)","plainCitation":"(Bleil, Appelhans, et al., 2021; Bleil, Spieker, et al., 2021)","noteIndex":0},"citationItems":[{"id":1052,"uris":["http://zotero.org/users/2628991/items/WJGF48D7"],"itemData":{"id":1052,"type":"article-journal","abstract":"The COVID-19 pandemic is a crisis unprecedented in its size and scope. Yet studies of resilience suggest most individuals will successfully negotiate this challenge and some may even experience growth and positive change. Some evidence suggests that the capacity to enact positive change in the face of adversity may be shaped by early life experiences.","container-title":"BMC Psychology","DOI":"10/gk5dzv","ISSN":"2050-7283","issue":"1","journalAbbreviation":"BMC Psychology","page":"83","source":"BioMed Central","title":"Early life predictors of positive change during the coronavirus disease pandemic","volume":"9","author":[{"family":"Bleil","given":"Maria E."},{"family":"Appelhans","given":"Bradley M."},{"family":"Thomas","given":"Alexis S."},{"family":"Gregorich","given":"Steven E."},{"family":"Marquez","given":"Neal"},{"family":"Roisman","given":"Glenn I."},{"family":"Booth-LaForce","given":"Cathryn"},{"family":"Crowder","given":"Kyle"}],"issued":{"date-parts":[["2021",5,18]]},"citation-key":"bleil2021b"}},{"id":1029,"uris":["http://zotero.org/users/2628991/items/FP29C9W5"],"itemData":{"id":1029,"type":"article-journal","container-title":"Journal of pediatric psychology","issue":"1","note":"publisher: Oxford Academic","page":"36–48","source":"Google Scholar","title":"Early life adversity and pubertal timing: implications for cardiometabolic health","title-short":"Early life adversity and pubertal timing","volume":"46","author":[{"family":"Bleil","given":"Maria E."},{"family":"Spieker","given":"Susan J."},{"family":"Gregorich","given":"Steven E."},{"family":"Thomas","given":"Alexis S."},{"family":"Hiatt","given":"Robert A."},{"family":"Appelhans","given":"Bradley M."},{"family":"Roisman","given":"Glenn I."},{"family":"Booth-LaForce","given":"Cathryn"}],"issued":{"date-parts":[["2021"]]},"citation-key":"bleil2021"}}],"schema":"https://github.com/citation-style-language/schema/raw/master/csl-citation.json"} </w:instrText>
      </w:r>
      <w:r w:rsidR="00657ECE">
        <w:fldChar w:fldCharType="separate"/>
      </w:r>
      <w:r w:rsidR="00657ECE">
        <w:rPr>
          <w:noProof/>
        </w:rPr>
        <w:t>(Bleil, Appelhans, et al., 2021; Bleil, Spieker, et al., 2021)</w:t>
      </w:r>
      <w:r w:rsidR="00657ECE">
        <w:fldChar w:fldCharType="end"/>
      </w:r>
      <w:r w:rsidR="003D0736">
        <w:t xml:space="preserve">. We aggregate Census block-level household income, poverty levels, unemployment, rental </w:t>
      </w:r>
      <w:r w:rsidR="003D0736">
        <w:lastRenderedPageBreak/>
        <w:t xml:space="preserve">housing, and income inequality statistics. </w:t>
      </w:r>
      <w:r w:rsidR="006A6D33">
        <w:t xml:space="preserve">Here, we retain more narrow labels for each adversity measure. </w:t>
      </w:r>
      <w:r w:rsidR="006A6D33">
        <w:t>Specifically, with respect to harshness related variables, we measure income-to-needs and neighborhood disadvantage</w:t>
      </w:r>
      <w:r>
        <w:t>, a composite of the above Census-based neighborhood variables</w:t>
      </w:r>
      <w:r w:rsidR="006A6D33">
        <w:t>. With respect to unpredictability, we measure family transitions (</w:t>
      </w:r>
      <w:r w:rsidR="006A6D33">
        <w:t>paternal transitions, residential changes, and parental job changes</w:t>
      </w:r>
      <w:r w:rsidR="006A6D33">
        <w:t>), income-to-needs variability (standard deviation in income-to-needs over time), and neighborhood disadvantage variability (standard deviation in neighborhood disadvantage</w:t>
      </w:r>
      <w:r w:rsidR="00657ECE">
        <w:t xml:space="preserve"> over time</w:t>
      </w:r>
      <w:r w:rsidR="006A6D33">
        <w:t>).</w:t>
      </w:r>
    </w:p>
    <w:p w14:paraId="6BBFA514" w14:textId="53372BB5" w:rsidR="003D0736" w:rsidRDefault="003D0736" w:rsidP="003D0736">
      <w:pPr>
        <w:spacing w:line="480" w:lineRule="auto"/>
        <w:ind w:firstLine="720"/>
      </w:pPr>
      <w:r>
        <w:t>W</w:t>
      </w:r>
      <w:r w:rsidRPr="0005435E">
        <w:t>e use a within-person modeling strategy to examine how exposure to</w:t>
      </w:r>
      <w:r>
        <w:t xml:space="preserve"> each measure of</w:t>
      </w:r>
      <w:r w:rsidRPr="0005435E">
        <w:t xml:space="preserve"> </w:t>
      </w:r>
      <w:r w:rsidR="003D5A29">
        <w:t>adversity</w:t>
      </w:r>
      <w:r>
        <w:t xml:space="preserve"> </w:t>
      </w:r>
      <w:r>
        <w:t xml:space="preserve">are associated with </w:t>
      </w:r>
      <w:r w:rsidRPr="0005435E">
        <w:rPr>
          <w:i/>
          <w:iCs/>
        </w:rPr>
        <w:t>relative</w:t>
      </w:r>
      <w:r w:rsidRPr="0005435E">
        <w:t xml:space="preserve"> </w:t>
      </w:r>
      <w:r>
        <w:t xml:space="preserve">performance differences across many abilities (see Figure 1). </w:t>
      </w:r>
      <w:r w:rsidRPr="003D0736">
        <w:rPr>
          <w:bCs/>
          <w:iCs/>
        </w:rPr>
        <w:t>This design allows us to compare specific abilities (e.g., short-term memory</w:t>
      </w:r>
      <w:r w:rsidR="003D5A29">
        <w:rPr>
          <w:bCs/>
          <w:iCs/>
        </w:rPr>
        <w:t xml:space="preserve"> performance</w:t>
      </w:r>
      <w:r w:rsidRPr="003D0736">
        <w:rPr>
          <w:bCs/>
          <w:iCs/>
        </w:rPr>
        <w:t>) against overall performance (within-person average</w:t>
      </w:r>
      <w:r w:rsidR="003D5A29">
        <w:rPr>
          <w:bCs/>
          <w:iCs/>
        </w:rPr>
        <w:t xml:space="preserve"> performance</w:t>
      </w:r>
      <w:r w:rsidRPr="003D0736">
        <w:rPr>
          <w:bCs/>
          <w:iCs/>
        </w:rPr>
        <w:t xml:space="preserve"> on all tests) to get a clear picture of how </w:t>
      </w:r>
      <w:r>
        <w:rPr>
          <w:bCs/>
          <w:iCs/>
        </w:rPr>
        <w:t>enhanced</w:t>
      </w:r>
      <w:r w:rsidRPr="003D0736">
        <w:rPr>
          <w:bCs/>
          <w:iCs/>
        </w:rPr>
        <w:t xml:space="preserve"> and </w:t>
      </w:r>
      <w:r>
        <w:rPr>
          <w:bCs/>
          <w:iCs/>
        </w:rPr>
        <w:t>reduced performance manifest</w:t>
      </w:r>
      <w:r w:rsidRPr="003D0736">
        <w:rPr>
          <w:bCs/>
          <w:iCs/>
        </w:rPr>
        <w:t xml:space="preserve"> in parallel</w:t>
      </w:r>
      <w:r>
        <w:rPr>
          <w:bCs/>
          <w:iCs/>
        </w:rPr>
        <w:t>.</w:t>
      </w:r>
    </w:p>
    <w:p w14:paraId="0EB552F6" w14:textId="427BBE54" w:rsidR="00F83826" w:rsidRDefault="006A6D33" w:rsidP="003D0736">
      <w:pPr>
        <w:spacing w:line="480" w:lineRule="auto"/>
        <w:ind w:firstLine="720"/>
        <w:rPr>
          <w:bCs/>
          <w:iCs/>
        </w:rPr>
      </w:pPr>
      <w:r>
        <w:rPr>
          <w:bCs/>
          <w:iCs/>
        </w:rPr>
        <w:t>We outline two sets of criteria for evaluating results</w:t>
      </w:r>
      <w:r w:rsidR="003D5A29">
        <w:rPr>
          <w:bCs/>
          <w:iCs/>
        </w:rPr>
        <w:t>, one conceptual and the other statistical</w:t>
      </w:r>
      <w:r>
        <w:rPr>
          <w:bCs/>
          <w:iCs/>
        </w:rPr>
        <w:t xml:space="preserve">. First, our expectations change according to the conceptual framework. For example, under a traditional deficit expectation, we should expect negative overall effects of adversity. </w:t>
      </w:r>
      <w:r w:rsidR="003D5A29">
        <w:rPr>
          <w:bCs/>
          <w:iCs/>
        </w:rPr>
        <w:t>Performance on subtests</w:t>
      </w:r>
      <w:r>
        <w:rPr>
          <w:bCs/>
          <w:iCs/>
        </w:rPr>
        <w:t xml:space="preserve"> </w:t>
      </w:r>
      <w:r w:rsidR="003D5A29">
        <w:rPr>
          <w:bCs/>
          <w:iCs/>
        </w:rPr>
        <w:t>should closely match the overall effect</w:t>
      </w:r>
      <w:r>
        <w:rPr>
          <w:bCs/>
          <w:iCs/>
        </w:rPr>
        <w:t xml:space="preserve">. Under an adaptation-based expectation, we expect an overall negative effect but performance for some subtests is either less reduced, intact, or even enhanced. </w:t>
      </w:r>
      <w:r w:rsidR="003D5A29">
        <w:rPr>
          <w:bCs/>
          <w:iCs/>
        </w:rPr>
        <w:t>Our statistical criteria help to quantify the nature of effects</w:t>
      </w:r>
      <w:r w:rsidR="00F83826">
        <w:rPr>
          <w:bCs/>
          <w:iCs/>
        </w:rPr>
        <w:t xml:space="preserve">. Significant negative and positive </w:t>
      </w:r>
      <w:r w:rsidR="003D5A29">
        <w:rPr>
          <w:bCs/>
          <w:iCs/>
        </w:rPr>
        <w:t xml:space="preserve">effects of adversity </w:t>
      </w:r>
      <w:r w:rsidR="00F83826">
        <w:rPr>
          <w:bCs/>
          <w:iCs/>
        </w:rPr>
        <w:t xml:space="preserve">suggest reduced and enhanced overall performance, respectively. A null effect will be followed up with an equivalence test to determine if the effect falls within a range too small to be practically meaningful </w:t>
      </w:r>
      <w:r w:rsidR="00F83826">
        <w:rPr>
          <w:bCs/>
          <w:iCs/>
        </w:rPr>
        <w:fldChar w:fldCharType="begin"/>
      </w:r>
      <w:r w:rsidR="00F83826">
        <w:rPr>
          <w:bCs/>
          <w:iCs/>
        </w:rPr>
        <w:instrText xml:space="preserve"> ADDIN ZOTERO_ITEM CSL_CITATION {"citationID":"ARZo14ca","properties":{"formattedCitation":"(Lakens et al., 2018)","plainCitation":"(Lakens et al., 2018)","noteIndex":0},"citationItems":[{"id":1025,"uris":["http://zotero.org/users/2628991/items/8RMXJAJH"],"itemData":{"id":1025,"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DOI":"10.1177/2515245918770963","ISSN":"2515-2459","issue":"2","language":"en","note":"publisher: SAGE Publications Inc","page":"259-269","source":"SAGE Journals","title":"Equivalence Testing for Psychological Research: A Tutorial","title-short":"Equivalence Testing for Psychological Research","volume":"1","author":[{"family":"Lakens","given":"Daniël"},{"family":"Scheel","given":"Anne M."},{"family":"Isager","given":"Peder M."}],"issued":{"date-parts":[["2018",6,1]]},"citation-key":"lakens2018"}}],"schema":"https://github.com/citation-style-language/schema/raw/master/csl-citation.json"} </w:instrText>
      </w:r>
      <w:r w:rsidR="00F83826">
        <w:rPr>
          <w:bCs/>
          <w:iCs/>
        </w:rPr>
        <w:fldChar w:fldCharType="separate"/>
      </w:r>
      <w:r w:rsidR="00F83826">
        <w:rPr>
          <w:bCs/>
          <w:iCs/>
          <w:noProof/>
        </w:rPr>
        <w:t>(Lakens et al., 2018)</w:t>
      </w:r>
      <w:r w:rsidR="00F83826">
        <w:rPr>
          <w:bCs/>
          <w:iCs/>
        </w:rPr>
        <w:fldChar w:fldCharType="end"/>
      </w:r>
      <w:r w:rsidR="00F83826">
        <w:rPr>
          <w:bCs/>
          <w:iCs/>
        </w:rPr>
        <w:t xml:space="preserve">. </w:t>
      </w:r>
      <w:r w:rsidR="003D5A29">
        <w:rPr>
          <w:bCs/>
          <w:iCs/>
        </w:rPr>
        <w:t>When an effect falls within this range</w:t>
      </w:r>
      <w:r w:rsidR="00F83826">
        <w:rPr>
          <w:bCs/>
          <w:iCs/>
        </w:rPr>
        <w:t xml:space="preserve">, overall performance is ‘intact’ or unaffected by adversity. </w:t>
      </w:r>
    </w:p>
    <w:p w14:paraId="6377A37A" w14:textId="0031A373" w:rsidR="006A6D33" w:rsidRDefault="00F83826" w:rsidP="00917A14">
      <w:pPr>
        <w:spacing w:line="480" w:lineRule="auto"/>
        <w:ind w:firstLine="720"/>
        <w:rPr>
          <w:bCs/>
          <w:iCs/>
        </w:rPr>
      </w:pPr>
      <w:r>
        <w:rPr>
          <w:bCs/>
          <w:iCs/>
        </w:rPr>
        <w:lastRenderedPageBreak/>
        <w:t xml:space="preserve">For the current study, we expect </w:t>
      </w:r>
      <w:r w:rsidR="003D5A29">
        <w:rPr>
          <w:bCs/>
          <w:iCs/>
        </w:rPr>
        <w:t xml:space="preserve">overall </w:t>
      </w:r>
      <w:r>
        <w:rPr>
          <w:bCs/>
          <w:iCs/>
        </w:rPr>
        <w:t xml:space="preserve">effects to be negative. This is because overall scores closely map on to Woodcock Johnson achievement composites used in prior work in the SECCYD and show negative effects with income-to-needs and maternal education </w:t>
      </w:r>
      <w:r>
        <w:rPr>
          <w:bCs/>
          <w:iCs/>
        </w:rPr>
        <w:fldChar w:fldCharType="begin"/>
      </w:r>
      <w:r>
        <w:rPr>
          <w:bCs/>
          <w:iCs/>
        </w:rPr>
        <w:instrText xml:space="preserve"> ADDIN ZOTERO_ITEM CSL_CITATION {"citationID":"0We6Ozu2","properties":{"formattedCitation":"(e.g., Fraley et al., 2013)","plainCitation":"(e.g., Fraley et al., 2013)","noteIndex":0},"citationItems":[{"id":1031,"uris":["http://zotero.org/users/2628991/items/CF4XW6XS"],"itemData":{"id":1031,"type":"article-journal","container-title":"Developmental psychology","issue":"1","note":"publisher: American Psychological Association","page":"109","source":"Google Scholar","title":"The legacy of early experiences in development: formalizing alternative models of how early experiences are carried forward over time.","title-short":"The legacy of early experiences in development","volume":"49","author":[{"family":"Fraley","given":"R. Chris"},{"family":"Roisman","given":"Glenn I."},{"family":"Haltigan","given":"John D."}],"issued":{"date-parts":[["2013"]]},"citation-key":"fraley2013"},"label":"page","prefix":"e.g., "}],"schema":"https://github.com/citation-style-language/schema/raw/master/csl-citation.json"} </w:instrText>
      </w:r>
      <w:r>
        <w:rPr>
          <w:bCs/>
          <w:iCs/>
        </w:rPr>
        <w:fldChar w:fldCharType="separate"/>
      </w:r>
      <w:r>
        <w:rPr>
          <w:bCs/>
          <w:iCs/>
          <w:noProof/>
        </w:rPr>
        <w:t>(e.g., Fraley et al., 2013)</w:t>
      </w:r>
      <w:r>
        <w:rPr>
          <w:bCs/>
          <w:iCs/>
        </w:rPr>
        <w:fldChar w:fldCharType="end"/>
      </w:r>
      <w:r>
        <w:rPr>
          <w:bCs/>
          <w:iCs/>
        </w:rPr>
        <w:t xml:space="preserve">. </w:t>
      </w:r>
      <w:r w:rsidR="003D5A29">
        <w:rPr>
          <w:bCs/>
          <w:iCs/>
        </w:rPr>
        <w:t>For subtest performance, our modeling strategy allows us to quantify performance as a function of adversity in two ways.</w:t>
      </w:r>
      <w:r w:rsidR="00917A14" w:rsidRPr="00917A14">
        <w:rPr>
          <w:bCs/>
          <w:iCs/>
        </w:rPr>
        <w:t xml:space="preserve"> </w:t>
      </w:r>
      <w:r w:rsidR="00917A14">
        <w:rPr>
          <w:bCs/>
          <w:iCs/>
        </w:rPr>
        <w:t>First</w:t>
      </w:r>
      <w:r w:rsidR="00917A14">
        <w:rPr>
          <w:bCs/>
          <w:iCs/>
        </w:rPr>
        <w:t>, we can test whether the effect adversity on each subtest is different from zero</w:t>
      </w:r>
      <w:r w:rsidR="00917A14">
        <w:rPr>
          <w:bCs/>
          <w:iCs/>
        </w:rPr>
        <w:t>. A positive and negative effect suggests enhanced and reduced performance, respectively</w:t>
      </w:r>
      <w:r w:rsidR="00917A14">
        <w:rPr>
          <w:bCs/>
          <w:iCs/>
        </w:rPr>
        <w:t xml:space="preserve">. </w:t>
      </w:r>
      <w:r w:rsidR="00917A14">
        <w:rPr>
          <w:bCs/>
          <w:iCs/>
        </w:rPr>
        <w:t>Second</w:t>
      </w:r>
      <w:r w:rsidR="003D5A29">
        <w:rPr>
          <w:bCs/>
          <w:iCs/>
        </w:rPr>
        <w:t>, we compare subset performance against overall performance. This means we can determine whether subtest performance is significantly more negative, less negative, or even positive compared to overall performance.</w:t>
      </w:r>
      <w:r w:rsidR="00917A14">
        <w:rPr>
          <w:bCs/>
          <w:iCs/>
        </w:rPr>
        <w:t xml:space="preserve"> For both types of effects, we can determine if they are practically equivalent to either zero or to the effect of adversity on overall performance. Subtest performance is intact when the effect of adversity effect on a subtest is practically equivalent to zero. </w:t>
      </w:r>
    </w:p>
    <w:p w14:paraId="32EB5F8F" w14:textId="0ABDBA28" w:rsidR="00917A14" w:rsidRDefault="00917A14" w:rsidP="00917A14">
      <w:pPr>
        <w:spacing w:line="480" w:lineRule="auto"/>
        <w:ind w:firstLine="720"/>
      </w:pPr>
      <w:r>
        <w:t xml:space="preserve">In sum, we believe that adaptation-based frameworks can provide useful guideposts, but one should use shovels, not scalpels, when breaking new ground. Principled exploration can complement confirmatory research by helping break new ground, re-map old territory, and fuel theory development. In doing so, we position ourselves to </w:t>
      </w:r>
      <w:r w:rsidRPr="0005435E">
        <w:t xml:space="preserve">identify </w:t>
      </w:r>
      <w:r>
        <w:t xml:space="preserve">the key </w:t>
      </w:r>
      <w:r w:rsidRPr="0005435E">
        <w:t xml:space="preserve">drivers of </w:t>
      </w:r>
      <w:r>
        <w:t>reduced</w:t>
      </w:r>
      <w:r w:rsidRPr="0005435E">
        <w:t xml:space="preserve"> overall </w:t>
      </w:r>
      <w:r>
        <w:t xml:space="preserve">cognitive </w:t>
      </w:r>
      <w:r w:rsidRPr="0005435E">
        <w:t xml:space="preserve">performance, map out sets of ‘intact’ </w:t>
      </w:r>
      <w:r>
        <w:t>cognitive abilities, and discover cognitive enhancements</w:t>
      </w:r>
      <w:r w:rsidRPr="0005435E">
        <w:t>.</w:t>
      </w:r>
    </w:p>
    <w:p w14:paraId="1A9A779C" w14:textId="77777777" w:rsidR="00917A14" w:rsidRDefault="00917A14" w:rsidP="00917A14">
      <w:pPr>
        <w:spacing w:line="480" w:lineRule="auto"/>
        <w:ind w:firstLine="720"/>
        <w:rPr>
          <w:bCs/>
          <w:iCs/>
        </w:rPr>
      </w:pPr>
    </w:p>
    <w:p w14:paraId="3169F5F1" w14:textId="77777777" w:rsidR="003D5A29" w:rsidRDefault="003D5A29" w:rsidP="00F83826">
      <w:pPr>
        <w:spacing w:line="480" w:lineRule="auto"/>
        <w:ind w:firstLine="720"/>
        <w:rPr>
          <w:bCs/>
          <w:iCs/>
        </w:rPr>
      </w:pPr>
    </w:p>
    <w:p w14:paraId="0BDF6AE7" w14:textId="33DC0432" w:rsidR="00F07C7D" w:rsidRDefault="006A6D33" w:rsidP="003D0736">
      <w:pPr>
        <w:spacing w:line="480" w:lineRule="auto"/>
      </w:pPr>
      <w:r>
        <w:lastRenderedPageBreak/>
        <w:fldChar w:fldCharType="begin"/>
      </w:r>
      <w:r>
        <w:instrText xml:space="preserve"> INCLUDEPICTURE "https://github.com/ethan-young/seccyd-wj-subtests/raw/master/figures/figure1.png" \* MERGEFORMATINET </w:instrText>
      </w:r>
      <w:r>
        <w:fldChar w:fldCharType="separate"/>
      </w:r>
      <w:r>
        <w:rPr>
          <w:noProof/>
        </w:rPr>
        <w:drawing>
          <wp:inline distT="0" distB="0" distL="0" distR="0" wp14:anchorId="3F9B1560" wp14:editId="12FAA015">
            <wp:extent cx="5943600" cy="24199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419985"/>
                    </a:xfrm>
                    <a:prstGeom prst="rect">
                      <a:avLst/>
                    </a:prstGeom>
                    <a:noFill/>
                    <a:ln>
                      <a:noFill/>
                    </a:ln>
                  </pic:spPr>
                </pic:pic>
              </a:graphicData>
            </a:graphic>
          </wp:inline>
        </w:drawing>
      </w:r>
      <w:r>
        <w:fldChar w:fldCharType="end"/>
      </w:r>
    </w:p>
    <w:p w14:paraId="67485038" w14:textId="426AEA51" w:rsidR="00F07C7D" w:rsidRPr="003D0736" w:rsidRDefault="006A6D33" w:rsidP="003D0736">
      <w:pPr>
        <w:spacing w:line="480" w:lineRule="auto"/>
      </w:pPr>
      <w:r w:rsidRPr="006A6D33">
        <w:t>Figure 1: We are interested in the effect of each adversity measure on a person’s overall score, measured as a formative average of each subtest. (A) is the main effect of adversity on overall performance. (B) is the main effect of a subtest. (C) is the simple effect (slope) of adversity for a particular subtest. (D) is the interaction effect that measures the difference between A and C. A significant simple slope means the C ≠ 0 and a significant interaction means A ≠ C. So, when C is significant, it means that adversity affects performance. When D is significant, it means that adversity affects a subtest in a different way than A (overall pattern).</w:t>
      </w:r>
    </w:p>
    <w:p w14:paraId="18F83F7E" w14:textId="52B9D983" w:rsidR="008D6574" w:rsidRPr="006275A3" w:rsidRDefault="008D6574" w:rsidP="007A4283">
      <w:pPr>
        <w:spacing w:line="480" w:lineRule="auto"/>
        <w:jc w:val="center"/>
        <w:rPr>
          <w:b/>
          <w:bCs/>
        </w:rPr>
      </w:pPr>
      <w:r w:rsidRPr="006275A3">
        <w:rPr>
          <w:b/>
          <w:bCs/>
        </w:rPr>
        <w:t>Method</w:t>
      </w:r>
    </w:p>
    <w:p w14:paraId="06A88EA8" w14:textId="37AD3015" w:rsidR="008D6574" w:rsidRDefault="008D6574" w:rsidP="00DB72A6">
      <w:pPr>
        <w:spacing w:line="480" w:lineRule="auto"/>
        <w:rPr>
          <w:b/>
          <w:bCs/>
        </w:rPr>
      </w:pPr>
      <w:r w:rsidRPr="00220047">
        <w:rPr>
          <w:b/>
          <w:bCs/>
        </w:rPr>
        <w:t>Participants</w:t>
      </w:r>
    </w:p>
    <w:p w14:paraId="0A1A6A00" w14:textId="1D4E4417" w:rsidR="007A4283" w:rsidRPr="007A4283" w:rsidRDefault="007A4283" w:rsidP="00882A8D">
      <w:pPr>
        <w:autoSpaceDE w:val="0"/>
        <w:autoSpaceDN w:val="0"/>
        <w:adjustRightInd w:val="0"/>
        <w:spacing w:line="480" w:lineRule="auto"/>
        <w:ind w:firstLine="720"/>
        <w:rPr>
          <w:bCs/>
        </w:rPr>
      </w:pPr>
      <w:r>
        <w:rPr>
          <w:bCs/>
        </w:rPr>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w:t>
      </w:r>
      <w:commentRangeStart w:id="0"/>
      <w:r w:rsidRPr="000546AC">
        <w:rPr>
          <w:bCs/>
        </w:rPr>
        <w:t>move</w:t>
      </w:r>
      <w:commentRangeEnd w:id="0"/>
      <w:r w:rsidR="001436F4">
        <w:rPr>
          <w:rStyle w:val="CommentReference"/>
        </w:rPr>
        <w:commentReference w:id="0"/>
      </w:r>
      <w:r w:rsidRPr="000546AC">
        <w:rPr>
          <w:bCs/>
        </w:rPr>
        <w:t xml:space="preserve">, </w:t>
      </w:r>
      <w:r>
        <w:rPr>
          <w:bCs/>
        </w:rPr>
        <w:t>(c</w:t>
      </w:r>
      <w:r w:rsidRPr="000546AC">
        <w:rPr>
          <w:bCs/>
        </w:rPr>
        <w:t>) had a newborn without any known disabilities (and could leave the hospita</w:t>
      </w:r>
      <w:r>
        <w:rPr>
          <w:bCs/>
        </w:rPr>
        <w:t>l 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fldChar w:fldCharType="begin"/>
      </w:r>
      <w:r w:rsidR="00B244D2">
        <w:rPr>
          <w:bCs/>
        </w:rPr>
        <w:instrText xml:space="preserve"> ADDIN ZOTERO_ITEM CSL_CITATION {"citationID":"nV5qdrw3","properties":{"formattedCitation":"(NICHD Early Child Care Research Network, 2005)","plainCitation":"(NICHD Early Child Care Research Network, 2005)","dontUpdate":true,"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lastRenderedPageBreak/>
        <w:t>https://www.icpsr.umich.edu/web/ICPSR/series/00233</w:t>
      </w:r>
      <w:r>
        <w:rPr>
          <w:bCs/>
          <w:noProof/>
        </w:rPr>
        <w:t>)</w:t>
      </w:r>
      <w:r>
        <w:rPr>
          <w:bCs/>
        </w:rPr>
        <w:fldChar w:fldCharType="end"/>
      </w:r>
      <w:r w:rsidRPr="000546AC">
        <w:rPr>
          <w:bCs/>
        </w:rPr>
        <w:t xml:space="preserve">. The current analyses included participants with non-missing data on most predictors and outcome variables through </w:t>
      </w:r>
      <w:r>
        <w:rPr>
          <w:bCs/>
        </w:rPr>
        <w:t>age 15</w:t>
      </w:r>
      <w:r w:rsidRPr="000546AC">
        <w:rPr>
          <w:bCs/>
        </w:rPr>
        <w:t xml:space="preserve"> (N = </w:t>
      </w:r>
      <w:r w:rsidR="00882A8D">
        <w:rPr>
          <w:bCs/>
        </w:rPr>
        <w:t>1156</w:t>
      </w:r>
      <w:r w:rsidRPr="000546AC">
        <w:rPr>
          <w:bCs/>
        </w:rPr>
        <w:t>).</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t>Predictors</w:t>
      </w:r>
    </w:p>
    <w:p w14:paraId="3368CC04" w14:textId="385C372B" w:rsidR="008D6574" w:rsidRPr="006275A3" w:rsidRDefault="0005435E" w:rsidP="0005435E">
      <w:pPr>
        <w:spacing w:line="480" w:lineRule="auto"/>
        <w:ind w:firstLine="720"/>
      </w:pPr>
      <w:commentRangeStart w:id="1"/>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t>Harshness</w:t>
      </w:r>
      <w:r w:rsidR="008D6574" w:rsidRPr="0005435E">
        <w:rPr>
          <w:b/>
          <w:bCs/>
        </w:rPr>
        <w:t>.</w:t>
      </w:r>
      <w:commentRangeEnd w:id="1"/>
      <w:r w:rsidR="00361803">
        <w:rPr>
          <w:rStyle w:val="CommentReference"/>
        </w:rPr>
        <w:commentReference w:id="1"/>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lastRenderedPageBreak/>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t>Secondary Analyses</w:t>
      </w:r>
    </w:p>
    <w:p w14:paraId="76860110" w14:textId="224902EF" w:rsidR="002513E1" w:rsidRPr="00903DF3" w:rsidRDefault="00903DF3" w:rsidP="007A4283">
      <w:pPr>
        <w:spacing w:line="480" w:lineRule="auto"/>
        <w:jc w:val="center"/>
        <w:rPr>
          <w:b/>
          <w:bCs/>
        </w:rPr>
      </w:pPr>
      <w:r>
        <w:rPr>
          <w:b/>
          <w:bCs/>
        </w:rPr>
        <w:t>Discussion</w:t>
      </w:r>
    </w:p>
    <w:p w14:paraId="3B1B9824" w14:textId="1E43682D" w:rsidR="00FD194E" w:rsidRDefault="009F6C45" w:rsidP="00DB72A6">
      <w:pPr>
        <w:spacing w:line="480" w:lineRule="auto"/>
      </w:pPr>
      <w:r w:rsidRPr="006275A3">
        <w:br w:type="page"/>
      </w:r>
    </w:p>
    <w:p w14:paraId="2FBCEDAE" w14:textId="76534EB6" w:rsidR="00D46CBB" w:rsidRDefault="00D46CBB" w:rsidP="00DB72A6">
      <w:pPr>
        <w:spacing w:line="480" w:lineRule="auto"/>
        <w:jc w:val="center"/>
        <w:rPr>
          <w:b/>
          <w:bCs/>
        </w:rPr>
      </w:pPr>
      <w:r w:rsidRPr="00D46CBB">
        <w:rPr>
          <w:b/>
          <w:bCs/>
        </w:rPr>
        <w:lastRenderedPageBreak/>
        <w:t>Reference</w:t>
      </w:r>
      <w:r>
        <w:rPr>
          <w:b/>
          <w:bCs/>
        </w:rPr>
        <w:t>s</w:t>
      </w:r>
    </w:p>
    <w:p w14:paraId="1DE32026" w14:textId="77777777" w:rsidR="003D5A29" w:rsidRPr="003D5A29" w:rsidRDefault="00FD2D65" w:rsidP="003D5A29">
      <w:pPr>
        <w:pStyle w:val="Bibliography"/>
      </w:pPr>
      <w:r>
        <w:rPr>
          <w:b/>
          <w:bCs/>
        </w:rPr>
        <w:fldChar w:fldCharType="begin"/>
      </w:r>
      <w:r>
        <w:rPr>
          <w:b/>
          <w:bCs/>
        </w:rPr>
        <w:instrText xml:space="preserve"> ADDIN ZOTERO_BIBL {"uncited":[],"omitted":[],"custom":[]} CSL_BIBLIOGRAPHY </w:instrText>
      </w:r>
      <w:r>
        <w:rPr>
          <w:b/>
          <w:bCs/>
        </w:rPr>
        <w:fldChar w:fldCharType="separate"/>
      </w:r>
      <w:r w:rsidR="003D5A29" w:rsidRPr="003D5A29">
        <w:t xml:space="preserve">Belsky, J., </w:t>
      </w:r>
      <w:proofErr w:type="spellStart"/>
      <w:r w:rsidR="003D5A29" w:rsidRPr="003D5A29">
        <w:t>Schlomer</w:t>
      </w:r>
      <w:proofErr w:type="spellEnd"/>
      <w:r w:rsidR="003D5A29" w:rsidRPr="003D5A29">
        <w:t xml:space="preserve">, G. L., &amp; Ellis, B. J. (2012). Beyond cumulative risk: Distinguishing harshness and unpredictability as determinants of parenting and early life history strategy. </w:t>
      </w:r>
      <w:r w:rsidR="003D5A29" w:rsidRPr="003D5A29">
        <w:rPr>
          <w:i/>
          <w:iCs/>
        </w:rPr>
        <w:t>Developmental Psychology</w:t>
      </w:r>
      <w:r w:rsidR="003D5A29" w:rsidRPr="003D5A29">
        <w:t xml:space="preserve">, </w:t>
      </w:r>
      <w:r w:rsidR="003D5A29" w:rsidRPr="003D5A29">
        <w:rPr>
          <w:i/>
          <w:iCs/>
        </w:rPr>
        <w:t>48</w:t>
      </w:r>
      <w:r w:rsidR="003D5A29" w:rsidRPr="003D5A29">
        <w:t>(3), 662–673. https://doi.org/10/b7r3m4</w:t>
      </w:r>
    </w:p>
    <w:p w14:paraId="2D550163" w14:textId="77777777" w:rsidR="003D5A29" w:rsidRPr="003D5A29" w:rsidRDefault="003D5A29" w:rsidP="003D5A29">
      <w:pPr>
        <w:pStyle w:val="Bibliography"/>
      </w:pPr>
      <w:proofErr w:type="spellStart"/>
      <w:r w:rsidRPr="003D5A29">
        <w:t>Bleil</w:t>
      </w:r>
      <w:proofErr w:type="spellEnd"/>
      <w:r w:rsidRPr="003D5A29">
        <w:t xml:space="preserve">, M. E., </w:t>
      </w:r>
      <w:proofErr w:type="spellStart"/>
      <w:r w:rsidRPr="003D5A29">
        <w:t>Appelhans</w:t>
      </w:r>
      <w:proofErr w:type="spellEnd"/>
      <w:r w:rsidRPr="003D5A29">
        <w:t xml:space="preserve">, B. M., Thomas, A. S., </w:t>
      </w:r>
      <w:proofErr w:type="spellStart"/>
      <w:r w:rsidRPr="003D5A29">
        <w:t>Gregorich</w:t>
      </w:r>
      <w:proofErr w:type="spellEnd"/>
      <w:r w:rsidRPr="003D5A29">
        <w:t xml:space="preserve">, S. E., Marquez, N., </w:t>
      </w:r>
      <w:proofErr w:type="spellStart"/>
      <w:r w:rsidRPr="003D5A29">
        <w:t>Roisman</w:t>
      </w:r>
      <w:proofErr w:type="spellEnd"/>
      <w:r w:rsidRPr="003D5A29">
        <w:t xml:space="preserve">, G. I., Booth-LaForce, C., &amp; Crowder, K. (2021). Early life predictors of positive change during the coronavirus disease pandemic. </w:t>
      </w:r>
      <w:r w:rsidRPr="003D5A29">
        <w:rPr>
          <w:i/>
          <w:iCs/>
        </w:rPr>
        <w:t>BMC Psychology</w:t>
      </w:r>
      <w:r w:rsidRPr="003D5A29">
        <w:t xml:space="preserve">, </w:t>
      </w:r>
      <w:r w:rsidRPr="003D5A29">
        <w:rPr>
          <w:i/>
          <w:iCs/>
        </w:rPr>
        <w:t>9</w:t>
      </w:r>
      <w:r w:rsidRPr="003D5A29">
        <w:t>(1), 83. https://doi.org/10/gk5dzv</w:t>
      </w:r>
    </w:p>
    <w:p w14:paraId="3122F38E" w14:textId="77777777" w:rsidR="003D5A29" w:rsidRPr="003D5A29" w:rsidRDefault="003D5A29" w:rsidP="003D5A29">
      <w:pPr>
        <w:pStyle w:val="Bibliography"/>
      </w:pPr>
      <w:proofErr w:type="spellStart"/>
      <w:r w:rsidRPr="003D5A29">
        <w:t>Bleil</w:t>
      </w:r>
      <w:proofErr w:type="spellEnd"/>
      <w:r w:rsidRPr="003D5A29">
        <w:t xml:space="preserve">, M. E., </w:t>
      </w:r>
      <w:proofErr w:type="spellStart"/>
      <w:r w:rsidRPr="003D5A29">
        <w:t>Spieker</w:t>
      </w:r>
      <w:proofErr w:type="spellEnd"/>
      <w:r w:rsidRPr="003D5A29">
        <w:t xml:space="preserve">, S. J., </w:t>
      </w:r>
      <w:proofErr w:type="spellStart"/>
      <w:r w:rsidRPr="003D5A29">
        <w:t>Gregorich</w:t>
      </w:r>
      <w:proofErr w:type="spellEnd"/>
      <w:r w:rsidRPr="003D5A29">
        <w:t xml:space="preserve">, S. E., Thomas, A. S., Hiatt, R. A., </w:t>
      </w:r>
      <w:proofErr w:type="spellStart"/>
      <w:r w:rsidRPr="003D5A29">
        <w:t>Appelhans</w:t>
      </w:r>
      <w:proofErr w:type="spellEnd"/>
      <w:r w:rsidRPr="003D5A29">
        <w:t xml:space="preserve">, B. M., </w:t>
      </w:r>
      <w:proofErr w:type="spellStart"/>
      <w:r w:rsidRPr="003D5A29">
        <w:t>Roisman</w:t>
      </w:r>
      <w:proofErr w:type="spellEnd"/>
      <w:r w:rsidRPr="003D5A29">
        <w:t xml:space="preserve">, G. I., &amp; Booth-LaForce, C. (2021). Early life adversity and pubertal timing: Implications for cardiometabolic health. </w:t>
      </w:r>
      <w:r w:rsidRPr="003D5A29">
        <w:rPr>
          <w:i/>
          <w:iCs/>
        </w:rPr>
        <w:t>Journal of Pediatric Psychology</w:t>
      </w:r>
      <w:r w:rsidRPr="003D5A29">
        <w:t xml:space="preserve">, </w:t>
      </w:r>
      <w:r w:rsidRPr="003D5A29">
        <w:rPr>
          <w:i/>
          <w:iCs/>
        </w:rPr>
        <w:t>46</w:t>
      </w:r>
      <w:r w:rsidRPr="003D5A29">
        <w:t>(1), 36–48.</w:t>
      </w:r>
    </w:p>
    <w:p w14:paraId="24E65818" w14:textId="77777777" w:rsidR="003D5A29" w:rsidRPr="003D5A29" w:rsidRDefault="003D5A29" w:rsidP="003D5A29">
      <w:pPr>
        <w:pStyle w:val="Bibliography"/>
      </w:pPr>
      <w:r w:rsidRPr="003D5A29">
        <w:t>Duncan, G. J., Magnuson, K., &amp; Votruba-</w:t>
      </w:r>
      <w:proofErr w:type="spellStart"/>
      <w:r w:rsidRPr="003D5A29">
        <w:t>Drzal</w:t>
      </w:r>
      <w:proofErr w:type="spellEnd"/>
      <w:r w:rsidRPr="003D5A29">
        <w:t xml:space="preserve">, E. (2017). Moving Beyond Correlations in Assessing the Consequences of Poverty. In S. T. Fiske (Ed.), </w:t>
      </w:r>
      <w:r w:rsidRPr="003D5A29">
        <w:rPr>
          <w:i/>
          <w:iCs/>
        </w:rPr>
        <w:t>Annual Review of Psychology, Vol 68</w:t>
      </w:r>
      <w:r w:rsidRPr="003D5A29">
        <w:t xml:space="preserve"> (Vol. 68, pp. 413–434). Annual Reviews. https://doi.org/10.1146/annurev-psych-010416-044224</w:t>
      </w:r>
    </w:p>
    <w:p w14:paraId="33CE4B77" w14:textId="77777777" w:rsidR="003D5A29" w:rsidRPr="003D5A29" w:rsidRDefault="003D5A29" w:rsidP="003D5A29">
      <w:pPr>
        <w:pStyle w:val="Bibliography"/>
      </w:pPr>
      <w:proofErr w:type="spellStart"/>
      <w:r w:rsidRPr="003D5A29">
        <w:t>Duquennois</w:t>
      </w:r>
      <w:proofErr w:type="spellEnd"/>
      <w:r w:rsidRPr="003D5A29">
        <w:t xml:space="preserve">, C. (2022). Fictional Money, Real Costs: Impacts of Financial Salience on Disadvantaged Students. </w:t>
      </w:r>
      <w:r w:rsidRPr="003D5A29">
        <w:rPr>
          <w:i/>
          <w:iCs/>
        </w:rPr>
        <w:t>American Economic Review</w:t>
      </w:r>
      <w:r w:rsidRPr="003D5A29">
        <w:t>. https://doi.org/10.1257/aer.20201661</w:t>
      </w:r>
    </w:p>
    <w:p w14:paraId="0C31D74B" w14:textId="77777777" w:rsidR="003D5A29" w:rsidRPr="003D5A29" w:rsidRDefault="003D5A29" w:rsidP="003D5A29">
      <w:pPr>
        <w:pStyle w:val="Bibliography"/>
      </w:pPr>
      <w:r w:rsidRPr="003D5A29">
        <w:t xml:space="preserve">Ellis, B. J., Abrams, L. S., </w:t>
      </w:r>
      <w:proofErr w:type="spellStart"/>
      <w:r w:rsidRPr="003D5A29">
        <w:t>Masten</w:t>
      </w:r>
      <w:proofErr w:type="spellEnd"/>
      <w:r w:rsidRPr="003D5A29">
        <w:t xml:space="preserve">, A. S., Sternberg, R. J., Tottenham, N., &amp; </w:t>
      </w:r>
      <w:proofErr w:type="spellStart"/>
      <w:r w:rsidRPr="003D5A29">
        <w:t>Frankenhuis</w:t>
      </w:r>
      <w:proofErr w:type="spellEnd"/>
      <w:r w:rsidRPr="003D5A29">
        <w:t xml:space="preserve">, W. E. (2020). Hidden talents in harsh environments. </w:t>
      </w:r>
      <w:r w:rsidRPr="003D5A29">
        <w:rPr>
          <w:i/>
          <w:iCs/>
        </w:rPr>
        <w:t>Development and Psychopathology</w:t>
      </w:r>
      <w:r w:rsidRPr="003D5A29">
        <w:t>, 1–19. https://doi.org/10/gjqwbs</w:t>
      </w:r>
    </w:p>
    <w:p w14:paraId="6F1D2186" w14:textId="77777777" w:rsidR="003D5A29" w:rsidRPr="003D5A29" w:rsidRDefault="003D5A29" w:rsidP="003D5A29">
      <w:pPr>
        <w:pStyle w:val="Bibliography"/>
      </w:pPr>
      <w:r w:rsidRPr="003D5A29">
        <w:t xml:space="preserve">Ellis, B. J., Bianchi, J., </w:t>
      </w:r>
      <w:proofErr w:type="spellStart"/>
      <w:r w:rsidRPr="003D5A29">
        <w:t>Griskevicius</w:t>
      </w:r>
      <w:proofErr w:type="spellEnd"/>
      <w:r w:rsidRPr="003D5A29">
        <w:t xml:space="preserve">, V., &amp; </w:t>
      </w:r>
      <w:proofErr w:type="spellStart"/>
      <w:r w:rsidRPr="003D5A29">
        <w:t>Frankenhuis</w:t>
      </w:r>
      <w:proofErr w:type="spellEnd"/>
      <w:r w:rsidRPr="003D5A29">
        <w:t xml:space="preserve">, W. E. (2017). Beyond risk and protective factors: An adaptation-based approach to resilience. </w:t>
      </w:r>
      <w:r w:rsidRPr="003D5A29">
        <w:rPr>
          <w:i/>
          <w:iCs/>
        </w:rPr>
        <w:t>Perspectives on Psychological Science</w:t>
      </w:r>
      <w:r w:rsidRPr="003D5A29">
        <w:t xml:space="preserve">, </w:t>
      </w:r>
      <w:r w:rsidRPr="003D5A29">
        <w:rPr>
          <w:i/>
          <w:iCs/>
        </w:rPr>
        <w:t>12</w:t>
      </w:r>
      <w:r w:rsidRPr="003D5A29">
        <w:t>(4), 561–587. https://doi.org/10/gdtj9h</w:t>
      </w:r>
    </w:p>
    <w:p w14:paraId="4B9C043F" w14:textId="77777777" w:rsidR="003D5A29" w:rsidRPr="003D5A29" w:rsidRDefault="003D5A29" w:rsidP="003D5A29">
      <w:pPr>
        <w:pStyle w:val="Bibliography"/>
      </w:pPr>
      <w:r w:rsidRPr="003D5A29">
        <w:lastRenderedPageBreak/>
        <w:t xml:space="preserve">Farah, M. J., Shera, D. M., Savage, J. H., Betancourt, L., </w:t>
      </w:r>
      <w:proofErr w:type="spellStart"/>
      <w:r w:rsidRPr="003D5A29">
        <w:t>Giannetta</w:t>
      </w:r>
      <w:proofErr w:type="spellEnd"/>
      <w:r w:rsidRPr="003D5A29">
        <w:t xml:space="preserve">, J. M., Brodsky, N. L., </w:t>
      </w:r>
      <w:proofErr w:type="spellStart"/>
      <w:r w:rsidRPr="003D5A29">
        <w:t>Malmud</w:t>
      </w:r>
      <w:proofErr w:type="spellEnd"/>
      <w:r w:rsidRPr="003D5A29">
        <w:t xml:space="preserve">, E. K., &amp; Hurt, H. (2006). Childhood poverty: Specific associations with neurocognitive development. </w:t>
      </w:r>
      <w:r w:rsidRPr="003D5A29">
        <w:rPr>
          <w:i/>
          <w:iCs/>
        </w:rPr>
        <w:t>Brain Research</w:t>
      </w:r>
      <w:r w:rsidRPr="003D5A29">
        <w:t xml:space="preserve">, </w:t>
      </w:r>
      <w:r w:rsidRPr="003D5A29">
        <w:rPr>
          <w:i/>
          <w:iCs/>
        </w:rPr>
        <w:t>1110</w:t>
      </w:r>
      <w:r w:rsidRPr="003D5A29">
        <w:t>(1), 166–174. https://doi.org/10/fv2dn8</w:t>
      </w:r>
    </w:p>
    <w:p w14:paraId="3B5BB463" w14:textId="77777777" w:rsidR="003D5A29" w:rsidRPr="003D5A29" w:rsidRDefault="003D5A29" w:rsidP="003D5A29">
      <w:pPr>
        <w:pStyle w:val="Bibliography"/>
      </w:pPr>
      <w:r w:rsidRPr="003D5A29">
        <w:t xml:space="preserve">Fields, A., Bloom, P. A., </w:t>
      </w:r>
      <w:proofErr w:type="spellStart"/>
      <w:r w:rsidRPr="003D5A29">
        <w:t>VanTieghem</w:t>
      </w:r>
      <w:proofErr w:type="spellEnd"/>
      <w:r w:rsidRPr="003D5A29">
        <w:t xml:space="preserve">, M., Harmon, C., Choy, T., Camacho, N. L., Gibson, L., </w:t>
      </w:r>
      <w:proofErr w:type="spellStart"/>
      <w:r w:rsidRPr="003D5A29">
        <w:t>Umbach</w:t>
      </w:r>
      <w:proofErr w:type="spellEnd"/>
      <w:r w:rsidRPr="003D5A29">
        <w:t xml:space="preserve">, R., </w:t>
      </w:r>
      <w:proofErr w:type="spellStart"/>
      <w:r w:rsidRPr="003D5A29">
        <w:t>Heleniak</w:t>
      </w:r>
      <w:proofErr w:type="spellEnd"/>
      <w:r w:rsidRPr="003D5A29">
        <w:t xml:space="preserve">, C., &amp; Tottenham, N. (2021). Adaptation in the face of adversity: Decrements and enhancements in children’s cognitive control behavior following early caregiving instability. </w:t>
      </w:r>
      <w:r w:rsidRPr="003D5A29">
        <w:rPr>
          <w:i/>
          <w:iCs/>
        </w:rPr>
        <w:t>Developmental Science</w:t>
      </w:r>
      <w:r w:rsidRPr="003D5A29">
        <w:t xml:space="preserve">, </w:t>
      </w:r>
      <w:r w:rsidRPr="003D5A29">
        <w:rPr>
          <w:i/>
          <w:iCs/>
        </w:rPr>
        <w:t>24</w:t>
      </w:r>
      <w:r w:rsidRPr="003D5A29">
        <w:t>(6), e13133. https://doi.org/10/gj7gh7</w:t>
      </w:r>
    </w:p>
    <w:p w14:paraId="48240917" w14:textId="77777777" w:rsidR="003D5A29" w:rsidRPr="003D5A29" w:rsidRDefault="003D5A29" w:rsidP="003D5A29">
      <w:pPr>
        <w:pStyle w:val="Bibliography"/>
      </w:pPr>
      <w:r w:rsidRPr="003D5A29">
        <w:t xml:space="preserve">Flournoy, J. C., Vijayakumar, N., Cheng, T. W., </w:t>
      </w:r>
      <w:proofErr w:type="spellStart"/>
      <w:r w:rsidRPr="003D5A29">
        <w:t>Cosme</w:t>
      </w:r>
      <w:proofErr w:type="spellEnd"/>
      <w:r w:rsidRPr="003D5A29">
        <w:t xml:space="preserve">, D., Flannery, J. E., &amp; Pfeifer, J. H. (2020). Improving practices and inferences in developmental cognitive neuroscience. </w:t>
      </w:r>
      <w:r w:rsidRPr="003D5A29">
        <w:rPr>
          <w:i/>
          <w:iCs/>
        </w:rPr>
        <w:t>Developmental Cognitive Neuroscience</w:t>
      </w:r>
      <w:r w:rsidRPr="003D5A29">
        <w:t xml:space="preserve">, </w:t>
      </w:r>
      <w:r w:rsidRPr="003D5A29">
        <w:rPr>
          <w:i/>
          <w:iCs/>
        </w:rPr>
        <w:t>45</w:t>
      </w:r>
      <w:r w:rsidRPr="003D5A29">
        <w:t>, 100807. https://doi.org/10/gnbxdn</w:t>
      </w:r>
    </w:p>
    <w:p w14:paraId="297D8A01" w14:textId="77777777" w:rsidR="003D5A29" w:rsidRPr="003D5A29" w:rsidRDefault="003D5A29" w:rsidP="003D5A29">
      <w:pPr>
        <w:pStyle w:val="Bibliography"/>
      </w:pPr>
      <w:r w:rsidRPr="003D5A29">
        <w:t xml:space="preserve">Fraley, R. C., </w:t>
      </w:r>
      <w:proofErr w:type="spellStart"/>
      <w:r w:rsidRPr="003D5A29">
        <w:t>Roisman</w:t>
      </w:r>
      <w:proofErr w:type="spellEnd"/>
      <w:r w:rsidRPr="003D5A29">
        <w:t xml:space="preserve">, G. I., &amp; </w:t>
      </w:r>
      <w:proofErr w:type="spellStart"/>
      <w:r w:rsidRPr="003D5A29">
        <w:t>Haltigan</w:t>
      </w:r>
      <w:proofErr w:type="spellEnd"/>
      <w:r w:rsidRPr="003D5A29">
        <w:t xml:space="preserve">, J. D. (2013). The legacy of early experiences in development: Formalizing alternative models of how early experiences are carried forward over time. </w:t>
      </w:r>
      <w:r w:rsidRPr="003D5A29">
        <w:rPr>
          <w:i/>
          <w:iCs/>
        </w:rPr>
        <w:t>Developmental Psychology</w:t>
      </w:r>
      <w:r w:rsidRPr="003D5A29">
        <w:t xml:space="preserve">, </w:t>
      </w:r>
      <w:r w:rsidRPr="003D5A29">
        <w:rPr>
          <w:i/>
          <w:iCs/>
        </w:rPr>
        <w:t>49</w:t>
      </w:r>
      <w:r w:rsidRPr="003D5A29">
        <w:t>(1), 109.</w:t>
      </w:r>
    </w:p>
    <w:p w14:paraId="50240940" w14:textId="77777777" w:rsidR="003D5A29" w:rsidRPr="003D5A29" w:rsidRDefault="003D5A29" w:rsidP="003D5A29">
      <w:pPr>
        <w:pStyle w:val="Bibliography"/>
      </w:pPr>
      <w:proofErr w:type="spellStart"/>
      <w:r w:rsidRPr="003D5A29">
        <w:t>Frankenhuis</w:t>
      </w:r>
      <w:proofErr w:type="spellEnd"/>
      <w:r w:rsidRPr="003D5A29">
        <w:t xml:space="preserve">, W. E., de Vries, S. A., Bianchi, J., &amp; Ellis, B. J. (2020). Hidden talents in harsh conditions? A preregistered study of memory and reasoning about social dominance. </w:t>
      </w:r>
      <w:r w:rsidRPr="003D5A29">
        <w:rPr>
          <w:i/>
          <w:iCs/>
        </w:rPr>
        <w:t>Developmental Science</w:t>
      </w:r>
      <w:r w:rsidRPr="003D5A29">
        <w:t xml:space="preserve">, </w:t>
      </w:r>
      <w:r w:rsidRPr="003D5A29">
        <w:rPr>
          <w:i/>
          <w:iCs/>
        </w:rPr>
        <w:t>23</w:t>
      </w:r>
      <w:r w:rsidRPr="003D5A29">
        <w:t>(4), e12835. https://doi.org/10/ggb8qd</w:t>
      </w:r>
    </w:p>
    <w:p w14:paraId="1183C1A2" w14:textId="77777777" w:rsidR="003D5A29" w:rsidRPr="003D5A29" w:rsidRDefault="003D5A29" w:rsidP="003D5A29">
      <w:pPr>
        <w:pStyle w:val="Bibliography"/>
      </w:pPr>
      <w:proofErr w:type="spellStart"/>
      <w:r w:rsidRPr="003D5A29">
        <w:t>Frankenhuis</w:t>
      </w:r>
      <w:proofErr w:type="spellEnd"/>
      <w:r w:rsidRPr="003D5A29">
        <w:t xml:space="preserve">, W. E., &amp; de </w:t>
      </w:r>
      <w:proofErr w:type="spellStart"/>
      <w:r w:rsidRPr="003D5A29">
        <w:t>Weerth</w:t>
      </w:r>
      <w:proofErr w:type="spellEnd"/>
      <w:r w:rsidRPr="003D5A29">
        <w:t xml:space="preserve">, C. (2013). Does Early-Life Exposure to Stress Shape or Impair Cognition? </w:t>
      </w:r>
      <w:r w:rsidRPr="003D5A29">
        <w:rPr>
          <w:i/>
          <w:iCs/>
        </w:rPr>
        <w:t>Current Directions in Psychological Science</w:t>
      </w:r>
      <w:r w:rsidRPr="003D5A29">
        <w:t xml:space="preserve">, </w:t>
      </w:r>
      <w:r w:rsidRPr="003D5A29">
        <w:rPr>
          <w:i/>
          <w:iCs/>
        </w:rPr>
        <w:t>22</w:t>
      </w:r>
      <w:r w:rsidRPr="003D5A29">
        <w:t>(5), 407–412. https://doi.org/10/f5cxhb</w:t>
      </w:r>
    </w:p>
    <w:p w14:paraId="06A80E1D" w14:textId="77777777" w:rsidR="003D5A29" w:rsidRPr="003D5A29" w:rsidRDefault="003D5A29" w:rsidP="003D5A29">
      <w:pPr>
        <w:pStyle w:val="Bibliography"/>
      </w:pPr>
      <w:proofErr w:type="spellStart"/>
      <w:r w:rsidRPr="003D5A29">
        <w:t>Frankenhuis</w:t>
      </w:r>
      <w:proofErr w:type="spellEnd"/>
      <w:r w:rsidRPr="003D5A29">
        <w:t xml:space="preserve">, W. E., &amp; Nettle, D. (2020). The Strengths of People in Poverty. </w:t>
      </w:r>
      <w:r w:rsidRPr="003D5A29">
        <w:rPr>
          <w:i/>
          <w:iCs/>
        </w:rPr>
        <w:t>Current Directions in Psychological Science</w:t>
      </w:r>
      <w:r w:rsidRPr="003D5A29">
        <w:t xml:space="preserve">, </w:t>
      </w:r>
      <w:r w:rsidRPr="003D5A29">
        <w:rPr>
          <w:i/>
          <w:iCs/>
        </w:rPr>
        <w:t>29</w:t>
      </w:r>
      <w:r w:rsidRPr="003D5A29">
        <w:t>(1), 16–21. https://doi.org/10/ggf5d6</w:t>
      </w:r>
    </w:p>
    <w:p w14:paraId="78323317" w14:textId="77777777" w:rsidR="003D5A29" w:rsidRPr="003D5A29" w:rsidRDefault="003D5A29" w:rsidP="003D5A29">
      <w:pPr>
        <w:pStyle w:val="Bibliography"/>
      </w:pPr>
      <w:proofErr w:type="spellStart"/>
      <w:r w:rsidRPr="003D5A29">
        <w:lastRenderedPageBreak/>
        <w:t>Frankenhuis</w:t>
      </w:r>
      <w:proofErr w:type="spellEnd"/>
      <w:r w:rsidRPr="003D5A29">
        <w:t xml:space="preserve">, W. E., Young, E. S., &amp; Ellis, B. J. (2020). The hidden talents approach: Theoretical and methodological challenges. </w:t>
      </w:r>
      <w:r w:rsidRPr="003D5A29">
        <w:rPr>
          <w:i/>
          <w:iCs/>
        </w:rPr>
        <w:t>Trends in Cognitive Sciences</w:t>
      </w:r>
      <w:r w:rsidRPr="003D5A29">
        <w:t xml:space="preserve">, </w:t>
      </w:r>
      <w:r w:rsidRPr="003D5A29">
        <w:rPr>
          <w:i/>
          <w:iCs/>
        </w:rPr>
        <w:t>24</w:t>
      </w:r>
      <w:r w:rsidRPr="003D5A29">
        <w:t>(7), 569–581. https://doi.org/10.1016/j.tics.2020.03.007</w:t>
      </w:r>
    </w:p>
    <w:p w14:paraId="38DF0147" w14:textId="77777777" w:rsidR="003D5A29" w:rsidRPr="003D5A29" w:rsidRDefault="003D5A29" w:rsidP="003D5A29">
      <w:pPr>
        <w:pStyle w:val="Bibliography"/>
      </w:pPr>
      <w:r w:rsidRPr="003D5A29">
        <w:t xml:space="preserve">Hackman, D. A., Betancourt, L. M., Gallop, R., Romer, D., Brodsky, N. L., Hurt, H., &amp; Farah, M. J. (2014). Mapping the Trajectory of Socioeconomic Disparity in Working Memory: Parental and Neighborhood Factors. </w:t>
      </w:r>
      <w:r w:rsidRPr="003D5A29">
        <w:rPr>
          <w:i/>
          <w:iCs/>
        </w:rPr>
        <w:t>Child Development</w:t>
      </w:r>
      <w:r w:rsidRPr="003D5A29">
        <w:t xml:space="preserve">, </w:t>
      </w:r>
      <w:r w:rsidRPr="003D5A29">
        <w:rPr>
          <w:i/>
          <w:iCs/>
        </w:rPr>
        <w:t>85</w:t>
      </w:r>
      <w:r w:rsidRPr="003D5A29">
        <w:t>(4), 1433–1445. https://doi.org/10/f6fp5j</w:t>
      </w:r>
    </w:p>
    <w:p w14:paraId="5E40C773" w14:textId="77777777" w:rsidR="003D5A29" w:rsidRPr="003D5A29" w:rsidRDefault="003D5A29" w:rsidP="003D5A29">
      <w:pPr>
        <w:pStyle w:val="Bibliography"/>
      </w:pPr>
      <w:r w:rsidRPr="003D5A29">
        <w:t xml:space="preserve">Hackman, D. A., Farah, M. J., &amp; Meaney, M. J. (2010). Socioeconomic status and the brain: Mechanistic insights from human and animal research. </w:t>
      </w:r>
      <w:r w:rsidRPr="003D5A29">
        <w:rPr>
          <w:i/>
          <w:iCs/>
        </w:rPr>
        <w:t>Nature Reviews Neuroscience</w:t>
      </w:r>
      <w:r w:rsidRPr="003D5A29">
        <w:t xml:space="preserve">, </w:t>
      </w:r>
      <w:r w:rsidRPr="003D5A29">
        <w:rPr>
          <w:i/>
          <w:iCs/>
        </w:rPr>
        <w:t>11</w:t>
      </w:r>
      <w:r w:rsidRPr="003D5A29">
        <w:t>(9), 651–659. https://doi.org/10/b254c6</w:t>
      </w:r>
    </w:p>
    <w:p w14:paraId="76306BA1" w14:textId="77777777" w:rsidR="003D5A29" w:rsidRPr="003D5A29" w:rsidRDefault="003D5A29" w:rsidP="003D5A29">
      <w:pPr>
        <w:pStyle w:val="Bibliography"/>
      </w:pPr>
      <w:r w:rsidRPr="003D5A29">
        <w:t xml:space="preserve">Hartman, S., Sung, S., Simpson, J. A., </w:t>
      </w:r>
      <w:proofErr w:type="spellStart"/>
      <w:r w:rsidRPr="003D5A29">
        <w:t>Schlomer</w:t>
      </w:r>
      <w:proofErr w:type="spellEnd"/>
      <w:r w:rsidRPr="003D5A29">
        <w:t xml:space="preserve">, G. L., &amp; Belsky, J. (2018). Decomposing environmental unpredictability in forecasting adolescent and young adult development: A two-sample study. </w:t>
      </w:r>
      <w:r w:rsidRPr="003D5A29">
        <w:rPr>
          <w:i/>
          <w:iCs/>
        </w:rPr>
        <w:t>Development and Psychopathology</w:t>
      </w:r>
      <w:r w:rsidRPr="003D5A29">
        <w:t xml:space="preserve">, </w:t>
      </w:r>
      <w:r w:rsidRPr="003D5A29">
        <w:rPr>
          <w:i/>
          <w:iCs/>
        </w:rPr>
        <w:t>30</w:t>
      </w:r>
      <w:r w:rsidRPr="003D5A29">
        <w:t>(4), 1321–1332. https://doi.org/10/gjqzzj</w:t>
      </w:r>
    </w:p>
    <w:p w14:paraId="3A9DEC0F" w14:textId="77777777" w:rsidR="003D5A29" w:rsidRPr="003D5A29" w:rsidRDefault="003D5A29" w:rsidP="003D5A29">
      <w:pPr>
        <w:pStyle w:val="Bibliography"/>
      </w:pPr>
      <w:proofErr w:type="spellStart"/>
      <w:r w:rsidRPr="003D5A29">
        <w:t>Lakens</w:t>
      </w:r>
      <w:proofErr w:type="spellEnd"/>
      <w:r w:rsidRPr="003D5A29">
        <w:t xml:space="preserve">, D., Scheel, A. M., &amp; </w:t>
      </w:r>
      <w:proofErr w:type="spellStart"/>
      <w:r w:rsidRPr="003D5A29">
        <w:t>Isager</w:t>
      </w:r>
      <w:proofErr w:type="spellEnd"/>
      <w:r w:rsidRPr="003D5A29">
        <w:t xml:space="preserve">, P. M. (2018). Equivalence Testing for Psychological Research: A Tutorial. </w:t>
      </w:r>
      <w:r w:rsidRPr="003D5A29">
        <w:rPr>
          <w:i/>
          <w:iCs/>
        </w:rPr>
        <w:t>Advances in Methods and Practices in Psychological Science</w:t>
      </w:r>
      <w:r w:rsidRPr="003D5A29">
        <w:t xml:space="preserve">, </w:t>
      </w:r>
      <w:r w:rsidRPr="003D5A29">
        <w:rPr>
          <w:i/>
          <w:iCs/>
        </w:rPr>
        <w:t>1</w:t>
      </w:r>
      <w:r w:rsidRPr="003D5A29">
        <w:t>(2), 259–269. https://doi.org/10.1177/2515245918770963</w:t>
      </w:r>
    </w:p>
    <w:p w14:paraId="5775DCEE" w14:textId="77777777" w:rsidR="003D5A29" w:rsidRPr="003D5A29" w:rsidRDefault="003D5A29" w:rsidP="003D5A29">
      <w:pPr>
        <w:pStyle w:val="Bibliography"/>
      </w:pPr>
      <w:r w:rsidRPr="003D5A29">
        <w:t xml:space="preserve">Li, Z., Liu, S., Hartman, S., &amp; Belsky, J. (2018). Interactive Effects of Early-Life Income Harshness and Unpredictability on Children’s Socioemotional and Academic Functioning in Kindergarten and Adolescence. </w:t>
      </w:r>
      <w:r w:rsidRPr="003D5A29">
        <w:rPr>
          <w:i/>
          <w:iCs/>
        </w:rPr>
        <w:t>Developmental Psychology</w:t>
      </w:r>
      <w:r w:rsidRPr="003D5A29">
        <w:t xml:space="preserve">, </w:t>
      </w:r>
      <w:r w:rsidRPr="003D5A29">
        <w:rPr>
          <w:i/>
          <w:iCs/>
        </w:rPr>
        <w:t>54</w:t>
      </w:r>
      <w:r w:rsidRPr="003D5A29">
        <w:t>(11), 2101–2112. https://doi.org/10/gfmd6w</w:t>
      </w:r>
    </w:p>
    <w:p w14:paraId="5FA97C5D" w14:textId="77777777" w:rsidR="003D5A29" w:rsidRPr="003D5A29" w:rsidRDefault="003D5A29" w:rsidP="003D5A29">
      <w:pPr>
        <w:pStyle w:val="Bibliography"/>
      </w:pPr>
      <w:r w:rsidRPr="003D5A29">
        <w:lastRenderedPageBreak/>
        <w:t xml:space="preserve">McLaughlin, K. A., Weissman, D., &amp; </w:t>
      </w:r>
      <w:proofErr w:type="spellStart"/>
      <w:r w:rsidRPr="003D5A29">
        <w:t>Bitrán</w:t>
      </w:r>
      <w:proofErr w:type="spellEnd"/>
      <w:r w:rsidRPr="003D5A29">
        <w:t xml:space="preserve">, D. (2019). Childhood adversity and neural development: A systematic review. </w:t>
      </w:r>
      <w:r w:rsidRPr="003D5A29">
        <w:rPr>
          <w:i/>
          <w:iCs/>
        </w:rPr>
        <w:t>Annual Review of Developmental Psychology</w:t>
      </w:r>
      <w:r w:rsidRPr="003D5A29">
        <w:t xml:space="preserve">, </w:t>
      </w:r>
      <w:r w:rsidRPr="003D5A29">
        <w:rPr>
          <w:i/>
          <w:iCs/>
        </w:rPr>
        <w:t>1</w:t>
      </w:r>
      <w:r w:rsidRPr="003D5A29">
        <w:t>(1), 277–312. https://doi.org/10/gj59n7</w:t>
      </w:r>
    </w:p>
    <w:p w14:paraId="0414D6D4" w14:textId="77777777" w:rsidR="003D5A29" w:rsidRPr="003D5A29" w:rsidRDefault="003D5A29" w:rsidP="003D5A29">
      <w:pPr>
        <w:pStyle w:val="Bibliography"/>
      </w:pPr>
      <w:r w:rsidRPr="003D5A29">
        <w:t xml:space="preserve">Mittal, C., </w:t>
      </w:r>
      <w:proofErr w:type="spellStart"/>
      <w:r w:rsidRPr="003D5A29">
        <w:t>Griskevicius</w:t>
      </w:r>
      <w:proofErr w:type="spellEnd"/>
      <w:r w:rsidRPr="003D5A29">
        <w:t xml:space="preserve">, V., Simpson, J. A., Sung, S., &amp; Young, E. S. (2015). Cognitive adaptations to stressful environments: When childhood adversity enhances adult executive function. </w:t>
      </w:r>
      <w:r w:rsidRPr="003D5A29">
        <w:rPr>
          <w:i/>
          <w:iCs/>
        </w:rPr>
        <w:t>Journal of Personality and Social Psychology</w:t>
      </w:r>
      <w:r w:rsidRPr="003D5A29">
        <w:t xml:space="preserve">, </w:t>
      </w:r>
      <w:r w:rsidRPr="003D5A29">
        <w:rPr>
          <w:i/>
          <w:iCs/>
        </w:rPr>
        <w:t>109</w:t>
      </w:r>
      <w:r w:rsidRPr="003D5A29">
        <w:t>(4), 604–621. https://doi.org/10.1037/pspi0000028</w:t>
      </w:r>
    </w:p>
    <w:p w14:paraId="2E822ABB" w14:textId="77777777" w:rsidR="003D5A29" w:rsidRPr="003D5A29" w:rsidRDefault="003D5A29" w:rsidP="003D5A29">
      <w:pPr>
        <w:pStyle w:val="Bibliography"/>
      </w:pPr>
      <w:proofErr w:type="spellStart"/>
      <w:r w:rsidRPr="003D5A29">
        <w:t>Muskens</w:t>
      </w:r>
      <w:proofErr w:type="spellEnd"/>
      <w:r w:rsidRPr="003D5A29">
        <w:t xml:space="preserve">. (2019). </w:t>
      </w:r>
      <w:r w:rsidRPr="003D5A29">
        <w:rPr>
          <w:i/>
          <w:iCs/>
        </w:rPr>
        <w:t>Hidden obstacles in education for students from low socioeconomic backgrounds:</w:t>
      </w:r>
      <w:r w:rsidRPr="003D5A29">
        <w:t xml:space="preserve"> [</w:t>
      </w:r>
      <w:proofErr w:type="spellStart"/>
      <w:r w:rsidRPr="003D5A29">
        <w:t>maastricht</w:t>
      </w:r>
      <w:proofErr w:type="spellEnd"/>
      <w:r w:rsidRPr="003D5A29">
        <w:t xml:space="preserve"> university]. https://doi.org/10.26481/dis.20191115mm</w:t>
      </w:r>
    </w:p>
    <w:p w14:paraId="52AE05C0" w14:textId="77777777" w:rsidR="003D5A29" w:rsidRPr="003D5A29" w:rsidRDefault="003D5A29" w:rsidP="003D5A29">
      <w:pPr>
        <w:pStyle w:val="Bibliography"/>
      </w:pPr>
      <w:r w:rsidRPr="003D5A29">
        <w:t xml:space="preserve">NICHD Early Child Care Research Network. (2005). </w:t>
      </w:r>
      <w:r w:rsidRPr="003D5A29">
        <w:rPr>
          <w:i/>
          <w:iCs/>
        </w:rPr>
        <w:t>Child care and child development: Results from the NICHD study of early child care and youth development</w:t>
      </w:r>
      <w:r w:rsidRPr="003D5A29">
        <w:t xml:space="preserve"> (pp. xx, 474). The Guilford Press.</w:t>
      </w:r>
    </w:p>
    <w:p w14:paraId="791F6AF7" w14:textId="77777777" w:rsidR="003D5A29" w:rsidRPr="003D5A29" w:rsidRDefault="003D5A29" w:rsidP="003D5A29">
      <w:pPr>
        <w:pStyle w:val="Bibliography"/>
      </w:pPr>
      <w:proofErr w:type="spellStart"/>
      <w:r w:rsidRPr="003D5A29">
        <w:t>Nweze</w:t>
      </w:r>
      <w:proofErr w:type="spellEnd"/>
      <w:r w:rsidRPr="003D5A29">
        <w:t xml:space="preserve">, T., </w:t>
      </w:r>
      <w:proofErr w:type="spellStart"/>
      <w:r w:rsidRPr="003D5A29">
        <w:t>Nwoke</w:t>
      </w:r>
      <w:proofErr w:type="spellEnd"/>
      <w:r w:rsidRPr="003D5A29">
        <w:t xml:space="preserve">, M. B., </w:t>
      </w:r>
      <w:proofErr w:type="spellStart"/>
      <w:r w:rsidRPr="003D5A29">
        <w:t>Nwufo</w:t>
      </w:r>
      <w:proofErr w:type="spellEnd"/>
      <w:r w:rsidRPr="003D5A29">
        <w:t xml:space="preserve">, J. I., </w:t>
      </w:r>
      <w:proofErr w:type="spellStart"/>
      <w:r w:rsidRPr="003D5A29">
        <w:t>Aniekwu</w:t>
      </w:r>
      <w:proofErr w:type="spellEnd"/>
      <w:r w:rsidRPr="003D5A29">
        <w:t xml:space="preserve">, R. I., &amp; Lange, F. (2021). Working for the future: Parentally deprived Nigerian children have enhanced working memory ability. </w:t>
      </w:r>
      <w:r w:rsidRPr="003D5A29">
        <w:rPr>
          <w:i/>
          <w:iCs/>
        </w:rPr>
        <w:t>Journal of Child Psychology and Psychiatry, and Allied Disciplines</w:t>
      </w:r>
      <w:r w:rsidRPr="003D5A29">
        <w:t xml:space="preserve">, </w:t>
      </w:r>
      <w:r w:rsidRPr="003D5A29">
        <w:rPr>
          <w:i/>
          <w:iCs/>
        </w:rPr>
        <w:t>62</w:t>
      </w:r>
      <w:r w:rsidRPr="003D5A29">
        <w:t>(3), 280–288. https://doi.org/10/gphn59</w:t>
      </w:r>
    </w:p>
    <w:p w14:paraId="45578C3A" w14:textId="77777777" w:rsidR="003D5A29" w:rsidRPr="003D5A29" w:rsidRDefault="003D5A29" w:rsidP="003D5A29">
      <w:pPr>
        <w:pStyle w:val="Bibliography"/>
      </w:pPr>
      <w:r w:rsidRPr="003D5A29">
        <w:t xml:space="preserve">Raby, K. L., </w:t>
      </w:r>
      <w:proofErr w:type="spellStart"/>
      <w:r w:rsidRPr="003D5A29">
        <w:t>Roisman</w:t>
      </w:r>
      <w:proofErr w:type="spellEnd"/>
      <w:r w:rsidRPr="003D5A29">
        <w:t xml:space="preserve">, G. I., Fraley, R. C., &amp; Simpson, J. A. (2015). The enduring predictive significance of early maternal sensitivity: Social and academic competence through age 32 years. </w:t>
      </w:r>
      <w:r w:rsidRPr="003D5A29">
        <w:rPr>
          <w:i/>
          <w:iCs/>
        </w:rPr>
        <w:t>Child Development</w:t>
      </w:r>
      <w:r w:rsidRPr="003D5A29">
        <w:t xml:space="preserve">, </w:t>
      </w:r>
      <w:r w:rsidRPr="003D5A29">
        <w:rPr>
          <w:i/>
          <w:iCs/>
        </w:rPr>
        <w:t>86</w:t>
      </w:r>
      <w:r w:rsidRPr="003D5A29">
        <w:t>(3), 695–708. https://doi.org/10/gjh5cc</w:t>
      </w:r>
    </w:p>
    <w:p w14:paraId="4AAB68B5" w14:textId="77777777" w:rsidR="003D5A29" w:rsidRPr="003D5A29" w:rsidRDefault="003D5A29" w:rsidP="003D5A29">
      <w:pPr>
        <w:pStyle w:val="Bibliography"/>
      </w:pPr>
      <w:proofErr w:type="spellStart"/>
      <w:r w:rsidRPr="003D5A29">
        <w:t>Rozin</w:t>
      </w:r>
      <w:proofErr w:type="spellEnd"/>
      <w:r w:rsidRPr="003D5A29">
        <w:t xml:space="preserve">, P. (2001). Social Psychology and Science: Some Lessons </w:t>
      </w:r>
      <w:proofErr w:type="gramStart"/>
      <w:r w:rsidRPr="003D5A29">
        <w:t>From</w:t>
      </w:r>
      <w:proofErr w:type="gramEnd"/>
      <w:r w:rsidRPr="003D5A29">
        <w:t xml:space="preserve"> Solomon Asch. </w:t>
      </w:r>
      <w:r w:rsidRPr="003D5A29">
        <w:rPr>
          <w:i/>
          <w:iCs/>
        </w:rPr>
        <w:t>Personality and Social Psychology Review</w:t>
      </w:r>
      <w:r w:rsidRPr="003D5A29">
        <w:t xml:space="preserve">, </w:t>
      </w:r>
      <w:r w:rsidRPr="003D5A29">
        <w:rPr>
          <w:i/>
          <w:iCs/>
        </w:rPr>
        <w:t>5</w:t>
      </w:r>
      <w:r w:rsidRPr="003D5A29">
        <w:t>(1), 2–14. https://doi.org/10/bhqn85</w:t>
      </w:r>
    </w:p>
    <w:p w14:paraId="2CDCC737" w14:textId="77777777" w:rsidR="003D5A29" w:rsidRPr="003D5A29" w:rsidRDefault="003D5A29" w:rsidP="003D5A29">
      <w:pPr>
        <w:pStyle w:val="Bibliography"/>
      </w:pPr>
      <w:r w:rsidRPr="003D5A29">
        <w:lastRenderedPageBreak/>
        <w:t xml:space="preserve">Scheel, A. M., </w:t>
      </w:r>
      <w:proofErr w:type="spellStart"/>
      <w:r w:rsidRPr="003D5A29">
        <w:t>Tiokhin</w:t>
      </w:r>
      <w:proofErr w:type="spellEnd"/>
      <w:r w:rsidRPr="003D5A29">
        <w:t xml:space="preserve">, L., </w:t>
      </w:r>
      <w:proofErr w:type="spellStart"/>
      <w:r w:rsidRPr="003D5A29">
        <w:t>Isager</w:t>
      </w:r>
      <w:proofErr w:type="spellEnd"/>
      <w:r w:rsidRPr="003D5A29">
        <w:t xml:space="preserve">, P. M., &amp; </w:t>
      </w:r>
      <w:proofErr w:type="spellStart"/>
      <w:r w:rsidRPr="003D5A29">
        <w:t>Lakens</w:t>
      </w:r>
      <w:proofErr w:type="spellEnd"/>
      <w:r w:rsidRPr="003D5A29">
        <w:t xml:space="preserve">, D. (2021). Why Hypothesis Testers Should Spend Less Time Testing Hypotheses. </w:t>
      </w:r>
      <w:r w:rsidRPr="003D5A29">
        <w:rPr>
          <w:i/>
          <w:iCs/>
        </w:rPr>
        <w:t>Perspectives on Psychological Science</w:t>
      </w:r>
      <w:r w:rsidRPr="003D5A29">
        <w:t xml:space="preserve">, </w:t>
      </w:r>
      <w:r w:rsidRPr="003D5A29">
        <w:rPr>
          <w:i/>
          <w:iCs/>
        </w:rPr>
        <w:t>16</w:t>
      </w:r>
      <w:r w:rsidRPr="003D5A29">
        <w:t>(4), 744–755. https://doi.org/10/ghp4k7</w:t>
      </w:r>
    </w:p>
    <w:p w14:paraId="2CD34C31" w14:textId="77777777" w:rsidR="003D5A29" w:rsidRPr="003D5A29" w:rsidRDefault="003D5A29" w:rsidP="003D5A29">
      <w:pPr>
        <w:pStyle w:val="Bibliography"/>
      </w:pPr>
      <w:proofErr w:type="spellStart"/>
      <w:r w:rsidRPr="003D5A29">
        <w:t>Ursache</w:t>
      </w:r>
      <w:proofErr w:type="spellEnd"/>
      <w:r w:rsidRPr="003D5A29">
        <w:t xml:space="preserve">, A., &amp; Noble, K. G. (2016). Neurocognitive development in socioeconomic context: Multiple mechanisms and implications for measuring socioeconomic status. </w:t>
      </w:r>
      <w:r w:rsidRPr="003D5A29">
        <w:rPr>
          <w:i/>
          <w:iCs/>
        </w:rPr>
        <w:t>Psychophysiology</w:t>
      </w:r>
      <w:r w:rsidRPr="003D5A29">
        <w:t xml:space="preserve">, </w:t>
      </w:r>
      <w:r w:rsidRPr="003D5A29">
        <w:rPr>
          <w:i/>
          <w:iCs/>
        </w:rPr>
        <w:t>53</w:t>
      </w:r>
      <w:r w:rsidRPr="003D5A29">
        <w:t>(1), 71–82. https://doi.org/10/f8jcxn</w:t>
      </w:r>
    </w:p>
    <w:p w14:paraId="411ECB04" w14:textId="77777777" w:rsidR="003D5A29" w:rsidRPr="003D5A29" w:rsidRDefault="003D5A29" w:rsidP="003D5A29">
      <w:pPr>
        <w:pStyle w:val="Bibliography"/>
      </w:pPr>
      <w:r w:rsidRPr="003D5A29">
        <w:t xml:space="preserve">Woodcock, R. W. (1990). Theoretical Foundations of the </w:t>
      </w:r>
      <w:proofErr w:type="spellStart"/>
      <w:r w:rsidRPr="003D5A29">
        <w:t>Wj</w:t>
      </w:r>
      <w:proofErr w:type="spellEnd"/>
      <w:r w:rsidRPr="003D5A29">
        <w:t xml:space="preserve">-R Measures of Cognitive Ability. </w:t>
      </w:r>
      <w:r w:rsidRPr="003D5A29">
        <w:rPr>
          <w:i/>
          <w:iCs/>
        </w:rPr>
        <w:t>Journal of Psychoeducational Assessment</w:t>
      </w:r>
      <w:r w:rsidRPr="003D5A29">
        <w:t xml:space="preserve">, </w:t>
      </w:r>
      <w:r w:rsidRPr="003D5A29">
        <w:rPr>
          <w:i/>
          <w:iCs/>
        </w:rPr>
        <w:t>8</w:t>
      </w:r>
      <w:r w:rsidRPr="003D5A29">
        <w:t>(3), 231–258. https://doi.org/10/ft7mjn</w:t>
      </w:r>
    </w:p>
    <w:p w14:paraId="555F42C7" w14:textId="77777777" w:rsidR="003D5A29" w:rsidRPr="003D5A29" w:rsidRDefault="003D5A29" w:rsidP="003D5A29">
      <w:pPr>
        <w:pStyle w:val="Bibliography"/>
      </w:pPr>
      <w:r w:rsidRPr="003D5A29">
        <w:t xml:space="preserve">Woodcock, R. W., Johnson, M. B., &amp; Mather, N. (1990). </w:t>
      </w:r>
      <w:r w:rsidRPr="003D5A29">
        <w:rPr>
          <w:i/>
          <w:iCs/>
        </w:rPr>
        <w:t>Woodcock-Johnson psycho-educational battery—Revised</w:t>
      </w:r>
      <w:r w:rsidRPr="003D5A29">
        <w:t>. DLM Teaching Resources.</w:t>
      </w:r>
    </w:p>
    <w:p w14:paraId="42919C77" w14:textId="77777777" w:rsidR="003D5A29" w:rsidRPr="003D5A29" w:rsidRDefault="003D5A29" w:rsidP="003D5A29">
      <w:pPr>
        <w:pStyle w:val="Bibliography"/>
      </w:pPr>
      <w:r w:rsidRPr="003D5A29">
        <w:t xml:space="preserve">Young, E. S., </w:t>
      </w:r>
      <w:proofErr w:type="spellStart"/>
      <w:r w:rsidRPr="003D5A29">
        <w:t>Frankenhuis</w:t>
      </w:r>
      <w:proofErr w:type="spellEnd"/>
      <w:r w:rsidRPr="003D5A29">
        <w:t xml:space="preserve">, W. E., </w:t>
      </w:r>
      <w:proofErr w:type="spellStart"/>
      <w:r w:rsidRPr="003D5A29">
        <w:t>DelPriore</w:t>
      </w:r>
      <w:proofErr w:type="spellEnd"/>
      <w:r w:rsidRPr="003D5A29">
        <w:t xml:space="preserve">, D. J., &amp; Ellis, B. J. (2022). Hidden talents in context: Cognitive performance with abstract versus ecological stimuli among adversity-exposed youth. </w:t>
      </w:r>
      <w:r w:rsidRPr="003D5A29">
        <w:rPr>
          <w:i/>
          <w:iCs/>
        </w:rPr>
        <w:t>Child Development</w:t>
      </w:r>
      <w:r w:rsidRPr="003D5A29">
        <w:t xml:space="preserve">, </w:t>
      </w:r>
      <w:r w:rsidRPr="003D5A29">
        <w:rPr>
          <w:i/>
          <w:iCs/>
        </w:rPr>
        <w:t>93</w:t>
      </w:r>
      <w:r w:rsidRPr="003D5A29">
        <w:t>(5), 1493–1510. https://doi.org/10.1111/cdev.13766</w:t>
      </w:r>
    </w:p>
    <w:p w14:paraId="672C68B4" w14:textId="77777777" w:rsidR="003D5A29" w:rsidRPr="003D5A29" w:rsidRDefault="003D5A29" w:rsidP="003D5A29">
      <w:pPr>
        <w:pStyle w:val="Bibliography"/>
      </w:pPr>
      <w:r w:rsidRPr="003D5A29">
        <w:t xml:space="preserve">Young, E. S., </w:t>
      </w:r>
      <w:proofErr w:type="spellStart"/>
      <w:r w:rsidRPr="003D5A29">
        <w:t>Griskevicius</w:t>
      </w:r>
      <w:proofErr w:type="spellEnd"/>
      <w:r w:rsidRPr="003D5A29">
        <w:t xml:space="preserve">, V., Simpson, J. A., Waters, T. E. A., &amp; Mittal, C. (2018). Can an unpredictable childhood environment enhance working memory? Testing the sensitized-specialization hypothesis. </w:t>
      </w:r>
      <w:r w:rsidRPr="003D5A29">
        <w:rPr>
          <w:i/>
          <w:iCs/>
        </w:rPr>
        <w:t>Journal of Personality and Social Psychology</w:t>
      </w:r>
      <w:r w:rsidRPr="003D5A29">
        <w:t xml:space="preserve">, </w:t>
      </w:r>
      <w:r w:rsidRPr="003D5A29">
        <w:rPr>
          <w:i/>
          <w:iCs/>
        </w:rPr>
        <w:t>114</w:t>
      </w:r>
      <w:r w:rsidRPr="003D5A29">
        <w:t>(6), 891–908. https://doi.org/10.1037/pspi0000124</w:t>
      </w:r>
    </w:p>
    <w:p w14:paraId="74FF90ED" w14:textId="7241291D" w:rsidR="00FD2D65" w:rsidRPr="00DB72A6" w:rsidRDefault="00FD2D65" w:rsidP="00DB72A6">
      <w:pPr>
        <w:spacing w:line="480" w:lineRule="auto"/>
        <w:jc w:val="center"/>
        <w:rPr>
          <w:b/>
          <w:bCs/>
        </w:rPr>
      </w:pPr>
      <w:r>
        <w:rPr>
          <w:b/>
          <w:bCs/>
        </w:rPr>
        <w:fldChar w:fldCharType="end"/>
      </w:r>
    </w:p>
    <w:sectPr w:rsidR="00FD2D65" w:rsidRPr="00DB72A6" w:rsidSect="00C242AA">
      <w:headerReference w:type="even" r:id="rId12"/>
      <w:headerReference w:type="default" r:id="rId1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ff Simpson" w:date="2023-03-11T07:12:00Z" w:initials="JS">
    <w:p w14:paraId="6E82173A" w14:textId="760B7D87" w:rsidR="001436F4" w:rsidRDefault="001436F4">
      <w:pPr>
        <w:pStyle w:val="CommentText"/>
      </w:pPr>
      <w:r>
        <w:rPr>
          <w:rStyle w:val="CommentReference"/>
        </w:rPr>
        <w:annotationRef/>
      </w:r>
      <w:r>
        <w:t>Within what timeframe?  The next year or two?</w:t>
      </w:r>
    </w:p>
  </w:comment>
  <w:comment w:id="1" w:author="Glenn I Roisman" w:date="2023-03-10T15:03:00Z" w:initials="GIR">
    <w:p w14:paraId="1DDA67B9" w14:textId="0D5710F9" w:rsidR="00832229" w:rsidRDefault="00832229">
      <w:pPr>
        <w:pStyle w:val="CommentText"/>
      </w:pPr>
      <w:r>
        <w:rPr>
          <w:rStyle w:val="CommentReference"/>
        </w:rPr>
        <w:annotationRef/>
      </w:r>
      <w:r>
        <w:t>Measu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82173A" w15:done="0"/>
  <w15:commentEx w15:paraId="1DDA67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82173A" w16cid:durableId="27BC2DA7"/>
  <w16cid:commentId w16cid:paraId="1DDA67B9" w16cid:durableId="27BC2D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06429" w14:textId="77777777" w:rsidR="00912C7F" w:rsidRDefault="00912C7F" w:rsidP="00C242AA">
      <w:r>
        <w:separator/>
      </w:r>
    </w:p>
  </w:endnote>
  <w:endnote w:type="continuationSeparator" w:id="0">
    <w:p w14:paraId="3B3D38E9" w14:textId="77777777" w:rsidR="00912C7F" w:rsidRDefault="00912C7F"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7CB26" w14:textId="77777777" w:rsidR="00912C7F" w:rsidRDefault="00912C7F" w:rsidP="00C242AA">
      <w:r>
        <w:separator/>
      </w:r>
    </w:p>
  </w:footnote>
  <w:footnote w:type="continuationSeparator" w:id="0">
    <w:p w14:paraId="59BF5096" w14:textId="77777777" w:rsidR="00912C7F" w:rsidRDefault="00912C7F"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995791"/>
      <w:docPartObj>
        <w:docPartGallery w:val="Page Numbers (Top of Page)"/>
        <w:docPartUnique/>
      </w:docPartObj>
    </w:sdtPr>
    <w:sdtContent>
      <w:p w14:paraId="60F8FFBA" w14:textId="3F03E417" w:rsidR="00832229" w:rsidRDefault="00832229"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832229" w:rsidRDefault="00832229"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0181308"/>
      <w:docPartObj>
        <w:docPartGallery w:val="Page Numbers (Top of Page)"/>
        <w:docPartUnique/>
      </w:docPartObj>
    </w:sdtPr>
    <w:sdtContent>
      <w:p w14:paraId="040C0CB6" w14:textId="3DA6DC04" w:rsidR="00832229" w:rsidRPr="006275A3" w:rsidRDefault="00832229"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001436F4">
          <w:rPr>
            <w:rStyle w:val="PageNumber"/>
            <w:noProof/>
          </w:rPr>
          <w:t>12</w:t>
        </w:r>
        <w:r w:rsidRPr="006275A3">
          <w:rPr>
            <w:rStyle w:val="PageNumber"/>
          </w:rPr>
          <w:fldChar w:fldCharType="end"/>
        </w:r>
      </w:p>
    </w:sdtContent>
  </w:sdt>
  <w:p w14:paraId="6327649E" w14:textId="161EF11E" w:rsidR="00832229" w:rsidRPr="006275A3" w:rsidRDefault="00832229"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1049D"/>
    <w:multiLevelType w:val="hybridMultilevel"/>
    <w:tmpl w:val="3C8633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07105B"/>
    <w:multiLevelType w:val="multilevel"/>
    <w:tmpl w:val="6638D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B10BA"/>
    <w:multiLevelType w:val="hybridMultilevel"/>
    <w:tmpl w:val="F1FCDD82"/>
    <w:lvl w:ilvl="0" w:tplc="0108C758">
      <w:start w:val="200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2"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4387809">
    <w:abstractNumId w:val="16"/>
  </w:num>
  <w:num w:numId="2" w16cid:durableId="1328509187">
    <w:abstractNumId w:val="1"/>
  </w:num>
  <w:num w:numId="3" w16cid:durableId="83720949">
    <w:abstractNumId w:val="8"/>
  </w:num>
  <w:num w:numId="4" w16cid:durableId="432096129">
    <w:abstractNumId w:val="6"/>
  </w:num>
  <w:num w:numId="5" w16cid:durableId="224490367">
    <w:abstractNumId w:val="11"/>
  </w:num>
  <w:num w:numId="6" w16cid:durableId="492067608">
    <w:abstractNumId w:val="4"/>
  </w:num>
  <w:num w:numId="7" w16cid:durableId="1944074670">
    <w:abstractNumId w:val="22"/>
  </w:num>
  <w:num w:numId="8" w16cid:durableId="1103918784">
    <w:abstractNumId w:val="19"/>
  </w:num>
  <w:num w:numId="9" w16cid:durableId="168764034">
    <w:abstractNumId w:val="5"/>
  </w:num>
  <w:num w:numId="10" w16cid:durableId="448860065">
    <w:abstractNumId w:val="9"/>
  </w:num>
  <w:num w:numId="11" w16cid:durableId="630940094">
    <w:abstractNumId w:val="18"/>
  </w:num>
  <w:num w:numId="12" w16cid:durableId="538980481">
    <w:abstractNumId w:val="14"/>
  </w:num>
  <w:num w:numId="13" w16cid:durableId="585771437">
    <w:abstractNumId w:val="3"/>
  </w:num>
  <w:num w:numId="14" w16cid:durableId="2057923518">
    <w:abstractNumId w:val="2"/>
  </w:num>
  <w:num w:numId="15" w16cid:durableId="2106682500">
    <w:abstractNumId w:val="20"/>
  </w:num>
  <w:num w:numId="16" w16cid:durableId="164827714">
    <w:abstractNumId w:val="12"/>
  </w:num>
  <w:num w:numId="17" w16cid:durableId="80682411">
    <w:abstractNumId w:val="13"/>
  </w:num>
  <w:num w:numId="18" w16cid:durableId="2128111316">
    <w:abstractNumId w:val="7"/>
  </w:num>
  <w:num w:numId="19" w16cid:durableId="1453286574">
    <w:abstractNumId w:val="17"/>
  </w:num>
  <w:num w:numId="20" w16cid:durableId="1017122542">
    <w:abstractNumId w:val="21"/>
  </w:num>
  <w:num w:numId="21" w16cid:durableId="1360085273">
    <w:abstractNumId w:val="0"/>
  </w:num>
  <w:num w:numId="22" w16cid:durableId="1869827263">
    <w:abstractNumId w:val="15"/>
  </w:num>
  <w:num w:numId="23" w16cid:durableId="2733760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ff Simpson">
    <w15:presenceInfo w15:providerId="None" w15:userId="Jeff Simpson"/>
  </w15:person>
  <w15:person w15:author="Glenn I Roisman">
    <w15:presenceInfo w15:providerId="None" w15:userId="Glenn I Rois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F8"/>
    <w:rsid w:val="00004291"/>
    <w:rsid w:val="0000588D"/>
    <w:rsid w:val="00010E0A"/>
    <w:rsid w:val="00012F28"/>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4D0C"/>
    <w:rsid w:val="00085962"/>
    <w:rsid w:val="00086010"/>
    <w:rsid w:val="00086914"/>
    <w:rsid w:val="00087BA9"/>
    <w:rsid w:val="000902CF"/>
    <w:rsid w:val="00092573"/>
    <w:rsid w:val="000928F6"/>
    <w:rsid w:val="00094F89"/>
    <w:rsid w:val="000A2228"/>
    <w:rsid w:val="000A3D8E"/>
    <w:rsid w:val="000A4042"/>
    <w:rsid w:val="000B2448"/>
    <w:rsid w:val="000B4620"/>
    <w:rsid w:val="000B63D5"/>
    <w:rsid w:val="000B6B76"/>
    <w:rsid w:val="000B7B07"/>
    <w:rsid w:val="000C0B2A"/>
    <w:rsid w:val="000C3252"/>
    <w:rsid w:val="000C4E10"/>
    <w:rsid w:val="000C4FC0"/>
    <w:rsid w:val="000C7171"/>
    <w:rsid w:val="000D0F9E"/>
    <w:rsid w:val="000D4E83"/>
    <w:rsid w:val="000E0EDB"/>
    <w:rsid w:val="000E1757"/>
    <w:rsid w:val="000E364A"/>
    <w:rsid w:val="000E4298"/>
    <w:rsid w:val="000F1499"/>
    <w:rsid w:val="000F482F"/>
    <w:rsid w:val="000F5780"/>
    <w:rsid w:val="00101455"/>
    <w:rsid w:val="00101506"/>
    <w:rsid w:val="00102129"/>
    <w:rsid w:val="00102D22"/>
    <w:rsid w:val="00103B80"/>
    <w:rsid w:val="00105D54"/>
    <w:rsid w:val="00115923"/>
    <w:rsid w:val="00130C3B"/>
    <w:rsid w:val="00131448"/>
    <w:rsid w:val="00133A17"/>
    <w:rsid w:val="001436F4"/>
    <w:rsid w:val="00144AB9"/>
    <w:rsid w:val="00146115"/>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3DEA"/>
    <w:rsid w:val="00196326"/>
    <w:rsid w:val="001A4973"/>
    <w:rsid w:val="001A69C6"/>
    <w:rsid w:val="001C08A6"/>
    <w:rsid w:val="001C0A33"/>
    <w:rsid w:val="001C687E"/>
    <w:rsid w:val="001C68EA"/>
    <w:rsid w:val="001D212D"/>
    <w:rsid w:val="001D2532"/>
    <w:rsid w:val="001D3F69"/>
    <w:rsid w:val="001D453D"/>
    <w:rsid w:val="001D6B0B"/>
    <w:rsid w:val="001D7051"/>
    <w:rsid w:val="001E1046"/>
    <w:rsid w:val="001E1143"/>
    <w:rsid w:val="001E3CEF"/>
    <w:rsid w:val="001F0A5F"/>
    <w:rsid w:val="001F2A05"/>
    <w:rsid w:val="001F34F0"/>
    <w:rsid w:val="001F3D20"/>
    <w:rsid w:val="0020086D"/>
    <w:rsid w:val="0020207B"/>
    <w:rsid w:val="00203E12"/>
    <w:rsid w:val="00206588"/>
    <w:rsid w:val="00213FC8"/>
    <w:rsid w:val="002146FC"/>
    <w:rsid w:val="00215FE6"/>
    <w:rsid w:val="00220047"/>
    <w:rsid w:val="002276F2"/>
    <w:rsid w:val="002332FF"/>
    <w:rsid w:val="00234950"/>
    <w:rsid w:val="002358C2"/>
    <w:rsid w:val="00242257"/>
    <w:rsid w:val="002438A1"/>
    <w:rsid w:val="00243948"/>
    <w:rsid w:val="0024599B"/>
    <w:rsid w:val="0024703A"/>
    <w:rsid w:val="002478BF"/>
    <w:rsid w:val="002513E1"/>
    <w:rsid w:val="0025332F"/>
    <w:rsid w:val="00254817"/>
    <w:rsid w:val="00257165"/>
    <w:rsid w:val="0025753B"/>
    <w:rsid w:val="00257874"/>
    <w:rsid w:val="00260685"/>
    <w:rsid w:val="00262049"/>
    <w:rsid w:val="00262DBF"/>
    <w:rsid w:val="0026333C"/>
    <w:rsid w:val="00263F09"/>
    <w:rsid w:val="00272412"/>
    <w:rsid w:val="00273A5B"/>
    <w:rsid w:val="0028166F"/>
    <w:rsid w:val="00282ACF"/>
    <w:rsid w:val="00284BB8"/>
    <w:rsid w:val="00285E99"/>
    <w:rsid w:val="00292D3C"/>
    <w:rsid w:val="00293610"/>
    <w:rsid w:val="00294FB3"/>
    <w:rsid w:val="00295E28"/>
    <w:rsid w:val="00297BD2"/>
    <w:rsid w:val="002A4843"/>
    <w:rsid w:val="002A546D"/>
    <w:rsid w:val="002B17E6"/>
    <w:rsid w:val="002B4961"/>
    <w:rsid w:val="002B7D3F"/>
    <w:rsid w:val="002C3015"/>
    <w:rsid w:val="002C6D3A"/>
    <w:rsid w:val="002C6E30"/>
    <w:rsid w:val="002D0A1B"/>
    <w:rsid w:val="002D2CD0"/>
    <w:rsid w:val="002D4605"/>
    <w:rsid w:val="002D5D1D"/>
    <w:rsid w:val="002E0EE5"/>
    <w:rsid w:val="002E1AB2"/>
    <w:rsid w:val="002E3603"/>
    <w:rsid w:val="002E46E3"/>
    <w:rsid w:val="002E481A"/>
    <w:rsid w:val="002E4C24"/>
    <w:rsid w:val="002F07B3"/>
    <w:rsid w:val="002F2BB2"/>
    <w:rsid w:val="002F68B5"/>
    <w:rsid w:val="002F705B"/>
    <w:rsid w:val="002F7CE5"/>
    <w:rsid w:val="003055C9"/>
    <w:rsid w:val="00313B74"/>
    <w:rsid w:val="0031644B"/>
    <w:rsid w:val="00316A0C"/>
    <w:rsid w:val="00316F4B"/>
    <w:rsid w:val="00320783"/>
    <w:rsid w:val="00320904"/>
    <w:rsid w:val="00320C51"/>
    <w:rsid w:val="00320FCD"/>
    <w:rsid w:val="00321494"/>
    <w:rsid w:val="003220BC"/>
    <w:rsid w:val="0033047C"/>
    <w:rsid w:val="003315CE"/>
    <w:rsid w:val="00334082"/>
    <w:rsid w:val="003347A4"/>
    <w:rsid w:val="003402B5"/>
    <w:rsid w:val="003415FC"/>
    <w:rsid w:val="0034209E"/>
    <w:rsid w:val="00345C99"/>
    <w:rsid w:val="00346693"/>
    <w:rsid w:val="00355F62"/>
    <w:rsid w:val="00357E03"/>
    <w:rsid w:val="00361803"/>
    <w:rsid w:val="00361F89"/>
    <w:rsid w:val="003628A5"/>
    <w:rsid w:val="003651CD"/>
    <w:rsid w:val="003700AD"/>
    <w:rsid w:val="003737EF"/>
    <w:rsid w:val="0037685E"/>
    <w:rsid w:val="00382B14"/>
    <w:rsid w:val="00382F86"/>
    <w:rsid w:val="00383126"/>
    <w:rsid w:val="00383A08"/>
    <w:rsid w:val="00385A58"/>
    <w:rsid w:val="00386D9C"/>
    <w:rsid w:val="00387DB2"/>
    <w:rsid w:val="00387E3A"/>
    <w:rsid w:val="00390343"/>
    <w:rsid w:val="00390E7D"/>
    <w:rsid w:val="003915EC"/>
    <w:rsid w:val="00392997"/>
    <w:rsid w:val="00392D21"/>
    <w:rsid w:val="003A0C72"/>
    <w:rsid w:val="003A438E"/>
    <w:rsid w:val="003A5110"/>
    <w:rsid w:val="003B7949"/>
    <w:rsid w:val="003C201D"/>
    <w:rsid w:val="003C2597"/>
    <w:rsid w:val="003C40FC"/>
    <w:rsid w:val="003C4F61"/>
    <w:rsid w:val="003C50E3"/>
    <w:rsid w:val="003C5C59"/>
    <w:rsid w:val="003C61FC"/>
    <w:rsid w:val="003D0736"/>
    <w:rsid w:val="003D21C4"/>
    <w:rsid w:val="003D2C03"/>
    <w:rsid w:val="003D5A29"/>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4E69"/>
    <w:rsid w:val="0041695B"/>
    <w:rsid w:val="00422503"/>
    <w:rsid w:val="00426116"/>
    <w:rsid w:val="00430429"/>
    <w:rsid w:val="004343E9"/>
    <w:rsid w:val="00434448"/>
    <w:rsid w:val="00434608"/>
    <w:rsid w:val="00435F08"/>
    <w:rsid w:val="0043655A"/>
    <w:rsid w:val="00443B1C"/>
    <w:rsid w:val="0045020D"/>
    <w:rsid w:val="0045169D"/>
    <w:rsid w:val="00452DA3"/>
    <w:rsid w:val="00453D69"/>
    <w:rsid w:val="00454F2E"/>
    <w:rsid w:val="00457FB8"/>
    <w:rsid w:val="00460387"/>
    <w:rsid w:val="00466E8C"/>
    <w:rsid w:val="004674FA"/>
    <w:rsid w:val="0047465E"/>
    <w:rsid w:val="0047581B"/>
    <w:rsid w:val="00477464"/>
    <w:rsid w:val="00485DD1"/>
    <w:rsid w:val="004917FE"/>
    <w:rsid w:val="00493D77"/>
    <w:rsid w:val="004A2BD2"/>
    <w:rsid w:val="004A7557"/>
    <w:rsid w:val="004B051A"/>
    <w:rsid w:val="004B1164"/>
    <w:rsid w:val="004B50F8"/>
    <w:rsid w:val="004C067C"/>
    <w:rsid w:val="004C0958"/>
    <w:rsid w:val="004C520B"/>
    <w:rsid w:val="004C6B42"/>
    <w:rsid w:val="004D3752"/>
    <w:rsid w:val="004D5BC0"/>
    <w:rsid w:val="004F0406"/>
    <w:rsid w:val="004F079B"/>
    <w:rsid w:val="004F07D8"/>
    <w:rsid w:val="004F0FA2"/>
    <w:rsid w:val="004F1670"/>
    <w:rsid w:val="004F306E"/>
    <w:rsid w:val="004F408F"/>
    <w:rsid w:val="004F40EC"/>
    <w:rsid w:val="004F45FD"/>
    <w:rsid w:val="004F50A4"/>
    <w:rsid w:val="0050038A"/>
    <w:rsid w:val="0050429F"/>
    <w:rsid w:val="00504E17"/>
    <w:rsid w:val="00510F94"/>
    <w:rsid w:val="005112A8"/>
    <w:rsid w:val="00512BA5"/>
    <w:rsid w:val="005135ED"/>
    <w:rsid w:val="005164DA"/>
    <w:rsid w:val="00523AC8"/>
    <w:rsid w:val="00523F10"/>
    <w:rsid w:val="005308BE"/>
    <w:rsid w:val="0053455F"/>
    <w:rsid w:val="005359C5"/>
    <w:rsid w:val="00537C21"/>
    <w:rsid w:val="00540130"/>
    <w:rsid w:val="00541D59"/>
    <w:rsid w:val="00547D19"/>
    <w:rsid w:val="005500F9"/>
    <w:rsid w:val="00551620"/>
    <w:rsid w:val="00554187"/>
    <w:rsid w:val="0055550F"/>
    <w:rsid w:val="00567999"/>
    <w:rsid w:val="00567AD6"/>
    <w:rsid w:val="00572999"/>
    <w:rsid w:val="005744B4"/>
    <w:rsid w:val="00574D64"/>
    <w:rsid w:val="00575FBA"/>
    <w:rsid w:val="0057609B"/>
    <w:rsid w:val="00577861"/>
    <w:rsid w:val="00577A4B"/>
    <w:rsid w:val="0058414A"/>
    <w:rsid w:val="00587D5C"/>
    <w:rsid w:val="005900E9"/>
    <w:rsid w:val="00590A9F"/>
    <w:rsid w:val="0059229B"/>
    <w:rsid w:val="005948C8"/>
    <w:rsid w:val="005973B5"/>
    <w:rsid w:val="005A0B1E"/>
    <w:rsid w:val="005A41CB"/>
    <w:rsid w:val="005A7796"/>
    <w:rsid w:val="005B092C"/>
    <w:rsid w:val="005B2BBF"/>
    <w:rsid w:val="005B4A4A"/>
    <w:rsid w:val="005C1DBA"/>
    <w:rsid w:val="005C367D"/>
    <w:rsid w:val="005C5F26"/>
    <w:rsid w:val="005C711D"/>
    <w:rsid w:val="005D19EB"/>
    <w:rsid w:val="005D2CE8"/>
    <w:rsid w:val="005D6318"/>
    <w:rsid w:val="005D7A09"/>
    <w:rsid w:val="005E10A7"/>
    <w:rsid w:val="005E3419"/>
    <w:rsid w:val="005E36AD"/>
    <w:rsid w:val="005F0112"/>
    <w:rsid w:val="005F16D7"/>
    <w:rsid w:val="005F2AFA"/>
    <w:rsid w:val="005F4D7E"/>
    <w:rsid w:val="006046B5"/>
    <w:rsid w:val="00604FF5"/>
    <w:rsid w:val="006069A7"/>
    <w:rsid w:val="00610B12"/>
    <w:rsid w:val="00611400"/>
    <w:rsid w:val="0061367A"/>
    <w:rsid w:val="00613950"/>
    <w:rsid w:val="0061402A"/>
    <w:rsid w:val="0062664A"/>
    <w:rsid w:val="00626841"/>
    <w:rsid w:val="006275A3"/>
    <w:rsid w:val="0062771B"/>
    <w:rsid w:val="00632C06"/>
    <w:rsid w:val="00635AAB"/>
    <w:rsid w:val="00636F49"/>
    <w:rsid w:val="00637039"/>
    <w:rsid w:val="0065438A"/>
    <w:rsid w:val="00656BEC"/>
    <w:rsid w:val="00657ECE"/>
    <w:rsid w:val="006640B6"/>
    <w:rsid w:val="006720CF"/>
    <w:rsid w:val="00672BC7"/>
    <w:rsid w:val="0068125C"/>
    <w:rsid w:val="006854ED"/>
    <w:rsid w:val="006861CC"/>
    <w:rsid w:val="00695A2C"/>
    <w:rsid w:val="006A0577"/>
    <w:rsid w:val="006A3426"/>
    <w:rsid w:val="006A6D33"/>
    <w:rsid w:val="006B3379"/>
    <w:rsid w:val="006B36AB"/>
    <w:rsid w:val="006B6456"/>
    <w:rsid w:val="006C1B60"/>
    <w:rsid w:val="006C44C8"/>
    <w:rsid w:val="006C475D"/>
    <w:rsid w:val="006D6844"/>
    <w:rsid w:val="006D6847"/>
    <w:rsid w:val="006F0793"/>
    <w:rsid w:val="006F52DC"/>
    <w:rsid w:val="006F6C8A"/>
    <w:rsid w:val="006F72E4"/>
    <w:rsid w:val="007006F5"/>
    <w:rsid w:val="00701FDC"/>
    <w:rsid w:val="00704E7F"/>
    <w:rsid w:val="00706457"/>
    <w:rsid w:val="007067C7"/>
    <w:rsid w:val="00707299"/>
    <w:rsid w:val="0071298A"/>
    <w:rsid w:val="007140F3"/>
    <w:rsid w:val="00714CFA"/>
    <w:rsid w:val="00716992"/>
    <w:rsid w:val="00717C95"/>
    <w:rsid w:val="007222BD"/>
    <w:rsid w:val="00722F8D"/>
    <w:rsid w:val="0072387D"/>
    <w:rsid w:val="00726406"/>
    <w:rsid w:val="007315E9"/>
    <w:rsid w:val="0073351B"/>
    <w:rsid w:val="00740CA0"/>
    <w:rsid w:val="00744362"/>
    <w:rsid w:val="007470A2"/>
    <w:rsid w:val="0074736F"/>
    <w:rsid w:val="007537A4"/>
    <w:rsid w:val="00756995"/>
    <w:rsid w:val="007578B3"/>
    <w:rsid w:val="007634EF"/>
    <w:rsid w:val="007723B0"/>
    <w:rsid w:val="0077245E"/>
    <w:rsid w:val="00774552"/>
    <w:rsid w:val="0077494E"/>
    <w:rsid w:val="0078274A"/>
    <w:rsid w:val="00783FB0"/>
    <w:rsid w:val="0078493C"/>
    <w:rsid w:val="00786492"/>
    <w:rsid w:val="00786E00"/>
    <w:rsid w:val="00792ACC"/>
    <w:rsid w:val="00794B31"/>
    <w:rsid w:val="00797856"/>
    <w:rsid w:val="0079792E"/>
    <w:rsid w:val="007A4283"/>
    <w:rsid w:val="007A4892"/>
    <w:rsid w:val="007A630F"/>
    <w:rsid w:val="007C0668"/>
    <w:rsid w:val="007C63B0"/>
    <w:rsid w:val="007C72D1"/>
    <w:rsid w:val="007D0793"/>
    <w:rsid w:val="007D08A6"/>
    <w:rsid w:val="007D1C17"/>
    <w:rsid w:val="007D2B1D"/>
    <w:rsid w:val="007D6B60"/>
    <w:rsid w:val="007E0704"/>
    <w:rsid w:val="007E0893"/>
    <w:rsid w:val="007E14F4"/>
    <w:rsid w:val="007E6D86"/>
    <w:rsid w:val="007E6E38"/>
    <w:rsid w:val="008059CE"/>
    <w:rsid w:val="00810F0C"/>
    <w:rsid w:val="0081369A"/>
    <w:rsid w:val="0081548C"/>
    <w:rsid w:val="008159CA"/>
    <w:rsid w:val="00816636"/>
    <w:rsid w:val="00826724"/>
    <w:rsid w:val="00830085"/>
    <w:rsid w:val="008300DE"/>
    <w:rsid w:val="008303CF"/>
    <w:rsid w:val="0083092F"/>
    <w:rsid w:val="00832229"/>
    <w:rsid w:val="0083577C"/>
    <w:rsid w:val="00836D33"/>
    <w:rsid w:val="00840A8D"/>
    <w:rsid w:val="00843E56"/>
    <w:rsid w:val="00844588"/>
    <w:rsid w:val="00844A41"/>
    <w:rsid w:val="0084659C"/>
    <w:rsid w:val="008557D4"/>
    <w:rsid w:val="00865C2A"/>
    <w:rsid w:val="00866B32"/>
    <w:rsid w:val="00866B45"/>
    <w:rsid w:val="00867B2B"/>
    <w:rsid w:val="00872639"/>
    <w:rsid w:val="00873A9C"/>
    <w:rsid w:val="00873FCF"/>
    <w:rsid w:val="00875113"/>
    <w:rsid w:val="0087622A"/>
    <w:rsid w:val="00880743"/>
    <w:rsid w:val="00882A8D"/>
    <w:rsid w:val="00884D9D"/>
    <w:rsid w:val="008858B0"/>
    <w:rsid w:val="00892A55"/>
    <w:rsid w:val="00893A80"/>
    <w:rsid w:val="00895D5A"/>
    <w:rsid w:val="00897E0B"/>
    <w:rsid w:val="008A0806"/>
    <w:rsid w:val="008A1CBF"/>
    <w:rsid w:val="008A2F9D"/>
    <w:rsid w:val="008A68DE"/>
    <w:rsid w:val="008A73DD"/>
    <w:rsid w:val="008B1B0B"/>
    <w:rsid w:val="008B2626"/>
    <w:rsid w:val="008B6A36"/>
    <w:rsid w:val="008B74D1"/>
    <w:rsid w:val="008C1E45"/>
    <w:rsid w:val="008C2FA1"/>
    <w:rsid w:val="008D4215"/>
    <w:rsid w:val="008D5AEE"/>
    <w:rsid w:val="008D6325"/>
    <w:rsid w:val="008D6574"/>
    <w:rsid w:val="008D7104"/>
    <w:rsid w:val="008E1C81"/>
    <w:rsid w:val="008E71CA"/>
    <w:rsid w:val="008F292C"/>
    <w:rsid w:val="008F345C"/>
    <w:rsid w:val="008F3513"/>
    <w:rsid w:val="008F42D8"/>
    <w:rsid w:val="008F61E5"/>
    <w:rsid w:val="00901630"/>
    <w:rsid w:val="009037C3"/>
    <w:rsid w:val="00903DF3"/>
    <w:rsid w:val="00906556"/>
    <w:rsid w:val="00912C7F"/>
    <w:rsid w:val="00913D64"/>
    <w:rsid w:val="00917A14"/>
    <w:rsid w:val="009261DA"/>
    <w:rsid w:val="00927188"/>
    <w:rsid w:val="009271E4"/>
    <w:rsid w:val="009275F5"/>
    <w:rsid w:val="009306A5"/>
    <w:rsid w:val="0093301D"/>
    <w:rsid w:val="009346EA"/>
    <w:rsid w:val="00935F81"/>
    <w:rsid w:val="00937E81"/>
    <w:rsid w:val="009429E0"/>
    <w:rsid w:val="00943376"/>
    <w:rsid w:val="0094427A"/>
    <w:rsid w:val="00944B9A"/>
    <w:rsid w:val="00953C09"/>
    <w:rsid w:val="0095467E"/>
    <w:rsid w:val="00954B8F"/>
    <w:rsid w:val="009553DA"/>
    <w:rsid w:val="00962E5C"/>
    <w:rsid w:val="00964E29"/>
    <w:rsid w:val="0096786B"/>
    <w:rsid w:val="0097001F"/>
    <w:rsid w:val="0097067C"/>
    <w:rsid w:val="00970792"/>
    <w:rsid w:val="00980A80"/>
    <w:rsid w:val="009823BC"/>
    <w:rsid w:val="00985D53"/>
    <w:rsid w:val="009935A4"/>
    <w:rsid w:val="00996A17"/>
    <w:rsid w:val="00996EBF"/>
    <w:rsid w:val="009977DF"/>
    <w:rsid w:val="009A3E51"/>
    <w:rsid w:val="009A4C71"/>
    <w:rsid w:val="009B1599"/>
    <w:rsid w:val="009B48B7"/>
    <w:rsid w:val="009B5F6A"/>
    <w:rsid w:val="009B64AC"/>
    <w:rsid w:val="009B720A"/>
    <w:rsid w:val="009B7AFB"/>
    <w:rsid w:val="009C1D5E"/>
    <w:rsid w:val="009D14AA"/>
    <w:rsid w:val="009D3DB1"/>
    <w:rsid w:val="009E018F"/>
    <w:rsid w:val="009E3212"/>
    <w:rsid w:val="009E4F13"/>
    <w:rsid w:val="009E619E"/>
    <w:rsid w:val="009E6C14"/>
    <w:rsid w:val="009E7330"/>
    <w:rsid w:val="009F07D6"/>
    <w:rsid w:val="009F0EA3"/>
    <w:rsid w:val="009F2D6A"/>
    <w:rsid w:val="009F5904"/>
    <w:rsid w:val="009F6C45"/>
    <w:rsid w:val="009F709C"/>
    <w:rsid w:val="00A02EA7"/>
    <w:rsid w:val="00A041B6"/>
    <w:rsid w:val="00A14C1A"/>
    <w:rsid w:val="00A14C60"/>
    <w:rsid w:val="00A20ACB"/>
    <w:rsid w:val="00A23BA9"/>
    <w:rsid w:val="00A36C42"/>
    <w:rsid w:val="00A43AF0"/>
    <w:rsid w:val="00A46A2F"/>
    <w:rsid w:val="00A4794A"/>
    <w:rsid w:val="00A47B7E"/>
    <w:rsid w:val="00A5142E"/>
    <w:rsid w:val="00A54706"/>
    <w:rsid w:val="00A57B5A"/>
    <w:rsid w:val="00A63BB3"/>
    <w:rsid w:val="00A64933"/>
    <w:rsid w:val="00A6644A"/>
    <w:rsid w:val="00A675B1"/>
    <w:rsid w:val="00A71C1B"/>
    <w:rsid w:val="00A7450C"/>
    <w:rsid w:val="00A7512A"/>
    <w:rsid w:val="00A76E6A"/>
    <w:rsid w:val="00A80899"/>
    <w:rsid w:val="00A809EF"/>
    <w:rsid w:val="00A80D7B"/>
    <w:rsid w:val="00A821A2"/>
    <w:rsid w:val="00A856C7"/>
    <w:rsid w:val="00A875F5"/>
    <w:rsid w:val="00A939AE"/>
    <w:rsid w:val="00A97B58"/>
    <w:rsid w:val="00AA01C6"/>
    <w:rsid w:val="00AA347F"/>
    <w:rsid w:val="00AB223C"/>
    <w:rsid w:val="00AB3927"/>
    <w:rsid w:val="00AB4692"/>
    <w:rsid w:val="00AC0760"/>
    <w:rsid w:val="00AC0B4A"/>
    <w:rsid w:val="00AC1090"/>
    <w:rsid w:val="00AC3B83"/>
    <w:rsid w:val="00AD26A1"/>
    <w:rsid w:val="00AD2B75"/>
    <w:rsid w:val="00AD2C61"/>
    <w:rsid w:val="00AD2F4B"/>
    <w:rsid w:val="00AD4D0B"/>
    <w:rsid w:val="00AD4DEF"/>
    <w:rsid w:val="00AD7B06"/>
    <w:rsid w:val="00AE08AD"/>
    <w:rsid w:val="00AE106E"/>
    <w:rsid w:val="00AE175D"/>
    <w:rsid w:val="00AE7371"/>
    <w:rsid w:val="00AE7AA6"/>
    <w:rsid w:val="00AF5F87"/>
    <w:rsid w:val="00AF69CC"/>
    <w:rsid w:val="00B069A9"/>
    <w:rsid w:val="00B100B8"/>
    <w:rsid w:val="00B10920"/>
    <w:rsid w:val="00B10DD8"/>
    <w:rsid w:val="00B1314A"/>
    <w:rsid w:val="00B1607B"/>
    <w:rsid w:val="00B2394A"/>
    <w:rsid w:val="00B244D2"/>
    <w:rsid w:val="00B26CCF"/>
    <w:rsid w:val="00B305EC"/>
    <w:rsid w:val="00B46230"/>
    <w:rsid w:val="00B46CB8"/>
    <w:rsid w:val="00B55043"/>
    <w:rsid w:val="00B62A79"/>
    <w:rsid w:val="00B72710"/>
    <w:rsid w:val="00B751B2"/>
    <w:rsid w:val="00B7717C"/>
    <w:rsid w:val="00B77B41"/>
    <w:rsid w:val="00B807DE"/>
    <w:rsid w:val="00B822CD"/>
    <w:rsid w:val="00B82CF7"/>
    <w:rsid w:val="00B86E91"/>
    <w:rsid w:val="00B9187F"/>
    <w:rsid w:val="00B9438C"/>
    <w:rsid w:val="00B94E31"/>
    <w:rsid w:val="00B960AA"/>
    <w:rsid w:val="00B970E1"/>
    <w:rsid w:val="00BA581E"/>
    <w:rsid w:val="00BA7B73"/>
    <w:rsid w:val="00BA7EE5"/>
    <w:rsid w:val="00BB2AF3"/>
    <w:rsid w:val="00BB3366"/>
    <w:rsid w:val="00BB6694"/>
    <w:rsid w:val="00BC0A7D"/>
    <w:rsid w:val="00BC17DD"/>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09F3"/>
    <w:rsid w:val="00BF750C"/>
    <w:rsid w:val="00C03449"/>
    <w:rsid w:val="00C03F14"/>
    <w:rsid w:val="00C05AA5"/>
    <w:rsid w:val="00C104CC"/>
    <w:rsid w:val="00C10AFB"/>
    <w:rsid w:val="00C111B3"/>
    <w:rsid w:val="00C13988"/>
    <w:rsid w:val="00C15FDD"/>
    <w:rsid w:val="00C227BD"/>
    <w:rsid w:val="00C242AA"/>
    <w:rsid w:val="00C33FC4"/>
    <w:rsid w:val="00C35174"/>
    <w:rsid w:val="00C41C17"/>
    <w:rsid w:val="00C43575"/>
    <w:rsid w:val="00C50B5C"/>
    <w:rsid w:val="00C511E4"/>
    <w:rsid w:val="00C61E15"/>
    <w:rsid w:val="00C627C9"/>
    <w:rsid w:val="00C62B92"/>
    <w:rsid w:val="00C6470B"/>
    <w:rsid w:val="00C647E6"/>
    <w:rsid w:val="00C66D90"/>
    <w:rsid w:val="00C72AA8"/>
    <w:rsid w:val="00C75075"/>
    <w:rsid w:val="00C7765E"/>
    <w:rsid w:val="00C82227"/>
    <w:rsid w:val="00C827EF"/>
    <w:rsid w:val="00C840FC"/>
    <w:rsid w:val="00C86121"/>
    <w:rsid w:val="00C87211"/>
    <w:rsid w:val="00C90724"/>
    <w:rsid w:val="00C92E23"/>
    <w:rsid w:val="00CA0FE8"/>
    <w:rsid w:val="00CA32CE"/>
    <w:rsid w:val="00CA33DC"/>
    <w:rsid w:val="00CA3D01"/>
    <w:rsid w:val="00CC0181"/>
    <w:rsid w:val="00CC11CE"/>
    <w:rsid w:val="00CC1CF1"/>
    <w:rsid w:val="00CC248A"/>
    <w:rsid w:val="00CC2B0C"/>
    <w:rsid w:val="00CC3638"/>
    <w:rsid w:val="00CC3974"/>
    <w:rsid w:val="00CD2424"/>
    <w:rsid w:val="00CD27D6"/>
    <w:rsid w:val="00CD3488"/>
    <w:rsid w:val="00CD42DA"/>
    <w:rsid w:val="00CD5715"/>
    <w:rsid w:val="00CD6A66"/>
    <w:rsid w:val="00CE08F6"/>
    <w:rsid w:val="00CE0EB4"/>
    <w:rsid w:val="00CE3A18"/>
    <w:rsid w:val="00CE48D3"/>
    <w:rsid w:val="00CF0BAA"/>
    <w:rsid w:val="00CF4DFF"/>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31B9E"/>
    <w:rsid w:val="00D33A4A"/>
    <w:rsid w:val="00D37191"/>
    <w:rsid w:val="00D4140E"/>
    <w:rsid w:val="00D4365D"/>
    <w:rsid w:val="00D44AA1"/>
    <w:rsid w:val="00D46CBB"/>
    <w:rsid w:val="00D4727F"/>
    <w:rsid w:val="00D47633"/>
    <w:rsid w:val="00D47AB2"/>
    <w:rsid w:val="00D47FE1"/>
    <w:rsid w:val="00D50BC2"/>
    <w:rsid w:val="00D53B00"/>
    <w:rsid w:val="00D55004"/>
    <w:rsid w:val="00D55907"/>
    <w:rsid w:val="00D56367"/>
    <w:rsid w:val="00D56384"/>
    <w:rsid w:val="00D6613C"/>
    <w:rsid w:val="00D66A6D"/>
    <w:rsid w:val="00D66D4D"/>
    <w:rsid w:val="00D71388"/>
    <w:rsid w:val="00D73A4F"/>
    <w:rsid w:val="00D807F7"/>
    <w:rsid w:val="00D82144"/>
    <w:rsid w:val="00D84900"/>
    <w:rsid w:val="00D864A1"/>
    <w:rsid w:val="00D92CB3"/>
    <w:rsid w:val="00D93029"/>
    <w:rsid w:val="00D96540"/>
    <w:rsid w:val="00DB2A19"/>
    <w:rsid w:val="00DB72A6"/>
    <w:rsid w:val="00DC1651"/>
    <w:rsid w:val="00DC4596"/>
    <w:rsid w:val="00DD08C6"/>
    <w:rsid w:val="00DD0D3C"/>
    <w:rsid w:val="00DD15DE"/>
    <w:rsid w:val="00DD25BA"/>
    <w:rsid w:val="00DD3634"/>
    <w:rsid w:val="00DD44D9"/>
    <w:rsid w:val="00DD6FC3"/>
    <w:rsid w:val="00DD75F2"/>
    <w:rsid w:val="00DD7C7D"/>
    <w:rsid w:val="00DE5C7A"/>
    <w:rsid w:val="00DE638A"/>
    <w:rsid w:val="00DE668C"/>
    <w:rsid w:val="00DF5A6D"/>
    <w:rsid w:val="00E04807"/>
    <w:rsid w:val="00E05E36"/>
    <w:rsid w:val="00E104B6"/>
    <w:rsid w:val="00E1291F"/>
    <w:rsid w:val="00E15755"/>
    <w:rsid w:val="00E17E32"/>
    <w:rsid w:val="00E21E38"/>
    <w:rsid w:val="00E22A5D"/>
    <w:rsid w:val="00E22AB7"/>
    <w:rsid w:val="00E239BB"/>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55896"/>
    <w:rsid w:val="00E66B53"/>
    <w:rsid w:val="00E66BDE"/>
    <w:rsid w:val="00E70C85"/>
    <w:rsid w:val="00E717EB"/>
    <w:rsid w:val="00E73CF5"/>
    <w:rsid w:val="00E82154"/>
    <w:rsid w:val="00E82531"/>
    <w:rsid w:val="00E82FC0"/>
    <w:rsid w:val="00E83231"/>
    <w:rsid w:val="00E84ED5"/>
    <w:rsid w:val="00E90F95"/>
    <w:rsid w:val="00E93ACC"/>
    <w:rsid w:val="00E96124"/>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1454"/>
    <w:rsid w:val="00ED339E"/>
    <w:rsid w:val="00ED3FE3"/>
    <w:rsid w:val="00ED48DF"/>
    <w:rsid w:val="00EE11DE"/>
    <w:rsid w:val="00EE2063"/>
    <w:rsid w:val="00EE6B7F"/>
    <w:rsid w:val="00EE73FF"/>
    <w:rsid w:val="00EF28CF"/>
    <w:rsid w:val="00EF2C50"/>
    <w:rsid w:val="00EF59AE"/>
    <w:rsid w:val="00EF5D45"/>
    <w:rsid w:val="00EF7AE4"/>
    <w:rsid w:val="00EF7B0A"/>
    <w:rsid w:val="00F0341E"/>
    <w:rsid w:val="00F03B1E"/>
    <w:rsid w:val="00F040A9"/>
    <w:rsid w:val="00F07C7D"/>
    <w:rsid w:val="00F17233"/>
    <w:rsid w:val="00F172B5"/>
    <w:rsid w:val="00F17B4D"/>
    <w:rsid w:val="00F21740"/>
    <w:rsid w:val="00F225F4"/>
    <w:rsid w:val="00F22EA1"/>
    <w:rsid w:val="00F2314B"/>
    <w:rsid w:val="00F2574C"/>
    <w:rsid w:val="00F3163F"/>
    <w:rsid w:val="00F33DCD"/>
    <w:rsid w:val="00F35006"/>
    <w:rsid w:val="00F3675F"/>
    <w:rsid w:val="00F4558E"/>
    <w:rsid w:val="00F45667"/>
    <w:rsid w:val="00F45D99"/>
    <w:rsid w:val="00F460FA"/>
    <w:rsid w:val="00F5065B"/>
    <w:rsid w:val="00F5138E"/>
    <w:rsid w:val="00F5225A"/>
    <w:rsid w:val="00F52881"/>
    <w:rsid w:val="00F52A91"/>
    <w:rsid w:val="00F6342E"/>
    <w:rsid w:val="00F66152"/>
    <w:rsid w:val="00F70B0C"/>
    <w:rsid w:val="00F70E66"/>
    <w:rsid w:val="00F71BC3"/>
    <w:rsid w:val="00F720F8"/>
    <w:rsid w:val="00F72F82"/>
    <w:rsid w:val="00F73FC6"/>
    <w:rsid w:val="00F77097"/>
    <w:rsid w:val="00F80219"/>
    <w:rsid w:val="00F8242D"/>
    <w:rsid w:val="00F83826"/>
    <w:rsid w:val="00F8586D"/>
    <w:rsid w:val="00F923BF"/>
    <w:rsid w:val="00F940D1"/>
    <w:rsid w:val="00F94C72"/>
    <w:rsid w:val="00FA167E"/>
    <w:rsid w:val="00FA1DB3"/>
    <w:rsid w:val="00FA4816"/>
    <w:rsid w:val="00FA7986"/>
    <w:rsid w:val="00FB5AA0"/>
    <w:rsid w:val="00FB7EF8"/>
    <w:rsid w:val="00FC09E9"/>
    <w:rsid w:val="00FC0FEB"/>
    <w:rsid w:val="00FC1A03"/>
    <w:rsid w:val="00FC1DB8"/>
    <w:rsid w:val="00FC355C"/>
    <w:rsid w:val="00FC6D4A"/>
    <w:rsid w:val="00FD194E"/>
    <w:rsid w:val="00FD1DFB"/>
    <w:rsid w:val="00FD2D65"/>
    <w:rsid w:val="00FD4FC3"/>
    <w:rsid w:val="00FD67A7"/>
    <w:rsid w:val="00FD6E4F"/>
    <w:rsid w:val="00FE0336"/>
    <w:rsid w:val="00FE44A0"/>
    <w:rsid w:val="00FE5434"/>
    <w:rsid w:val="00FE7CA3"/>
    <w:rsid w:val="00FF0FC3"/>
    <w:rsid w:val="00FF57EA"/>
    <w:rsid w:val="00FF5E87"/>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docId w15:val="{4BCBC038-CA0E-DD4F-9E96-F241E59AA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736"/>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customStyle="1" w:styleId="UnresolvedMention1">
    <w:name w:val="Unresolved Mention1"/>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 w:type="character" w:styleId="UnresolvedMention">
    <w:name w:val="Unresolved Mention"/>
    <w:basedOn w:val="DefaultParagraphFont"/>
    <w:uiPriority w:val="99"/>
    <w:semiHidden/>
    <w:unhideWhenUsed/>
    <w:rsid w:val="003D07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945271">
      <w:bodyDiv w:val="1"/>
      <w:marLeft w:val="0"/>
      <w:marRight w:val="0"/>
      <w:marTop w:val="0"/>
      <w:marBottom w:val="0"/>
      <w:divBdr>
        <w:top w:val="none" w:sz="0" w:space="0" w:color="auto"/>
        <w:left w:val="none" w:sz="0" w:space="0" w:color="auto"/>
        <w:bottom w:val="none" w:sz="0" w:space="0" w:color="auto"/>
        <w:right w:val="none" w:sz="0" w:space="0" w:color="auto"/>
      </w:divBdr>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603738">
          <w:marLeft w:val="0"/>
          <w:marRight w:val="0"/>
          <w:marTop w:val="0"/>
          <w:marBottom w:val="0"/>
          <w:divBdr>
            <w:top w:val="none" w:sz="0" w:space="0" w:color="auto"/>
            <w:left w:val="none" w:sz="0" w:space="0" w:color="auto"/>
            <w:bottom w:val="none" w:sz="0" w:space="0" w:color="auto"/>
            <w:right w:val="none" w:sz="0" w:space="0" w:color="auto"/>
          </w:divBdr>
          <w:divsChild>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290819986">
      <w:bodyDiv w:val="1"/>
      <w:marLeft w:val="0"/>
      <w:marRight w:val="0"/>
      <w:marTop w:val="0"/>
      <w:marBottom w:val="0"/>
      <w:divBdr>
        <w:top w:val="none" w:sz="0" w:space="0" w:color="auto"/>
        <w:left w:val="none" w:sz="0" w:space="0" w:color="auto"/>
        <w:bottom w:val="none" w:sz="0" w:space="0" w:color="auto"/>
        <w:right w:val="none" w:sz="0" w:space="0" w:color="auto"/>
      </w:divBdr>
      <w:divsChild>
        <w:div w:id="1905918147">
          <w:marLeft w:val="0"/>
          <w:marRight w:val="0"/>
          <w:marTop w:val="0"/>
          <w:marBottom w:val="0"/>
          <w:divBdr>
            <w:top w:val="none" w:sz="0" w:space="0" w:color="auto"/>
            <w:left w:val="none" w:sz="0" w:space="0" w:color="auto"/>
            <w:bottom w:val="none" w:sz="0" w:space="0" w:color="auto"/>
            <w:right w:val="none" w:sz="0" w:space="0" w:color="auto"/>
          </w:divBdr>
          <w:divsChild>
            <w:div w:id="2106266705">
              <w:marLeft w:val="0"/>
              <w:marRight w:val="0"/>
              <w:marTop w:val="0"/>
              <w:marBottom w:val="0"/>
              <w:divBdr>
                <w:top w:val="none" w:sz="0" w:space="0" w:color="auto"/>
                <w:left w:val="none" w:sz="0" w:space="0" w:color="auto"/>
                <w:bottom w:val="none" w:sz="0" w:space="0" w:color="auto"/>
                <w:right w:val="none" w:sz="0" w:space="0" w:color="auto"/>
              </w:divBdr>
              <w:divsChild>
                <w:div w:id="95598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205800811">
                  <w:marLeft w:val="0"/>
                  <w:marRight w:val="0"/>
                  <w:marTop w:val="0"/>
                  <w:marBottom w:val="0"/>
                  <w:divBdr>
                    <w:top w:val="none" w:sz="0" w:space="0" w:color="auto"/>
                    <w:left w:val="none" w:sz="0" w:space="0" w:color="auto"/>
                    <w:bottom w:val="none" w:sz="0" w:space="0" w:color="auto"/>
                    <w:right w:val="none" w:sz="0" w:space="0" w:color="auto"/>
                  </w:divBdr>
                </w:div>
                <w:div w:id="454832751">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27790966">
      <w:bodyDiv w:val="1"/>
      <w:marLeft w:val="0"/>
      <w:marRight w:val="0"/>
      <w:marTop w:val="0"/>
      <w:marBottom w:val="0"/>
      <w:divBdr>
        <w:top w:val="none" w:sz="0" w:space="0" w:color="auto"/>
        <w:left w:val="none" w:sz="0" w:space="0" w:color="auto"/>
        <w:bottom w:val="none" w:sz="0" w:space="0" w:color="auto"/>
        <w:right w:val="none" w:sz="0" w:space="0" w:color="auto"/>
      </w:divBdr>
      <w:divsChild>
        <w:div w:id="1185829416">
          <w:marLeft w:val="0"/>
          <w:marRight w:val="0"/>
          <w:marTop w:val="0"/>
          <w:marBottom w:val="0"/>
          <w:divBdr>
            <w:top w:val="none" w:sz="0" w:space="0" w:color="auto"/>
            <w:left w:val="none" w:sz="0" w:space="0" w:color="auto"/>
            <w:bottom w:val="none" w:sz="0" w:space="0" w:color="auto"/>
            <w:right w:val="none" w:sz="0" w:space="0" w:color="auto"/>
          </w:divBdr>
          <w:divsChild>
            <w:div w:id="637763264">
              <w:marLeft w:val="0"/>
              <w:marRight w:val="0"/>
              <w:marTop w:val="0"/>
              <w:marBottom w:val="0"/>
              <w:divBdr>
                <w:top w:val="none" w:sz="0" w:space="0" w:color="auto"/>
                <w:left w:val="none" w:sz="0" w:space="0" w:color="auto"/>
                <w:bottom w:val="none" w:sz="0" w:space="0" w:color="auto"/>
                <w:right w:val="none" w:sz="0" w:space="0" w:color="auto"/>
              </w:divBdr>
              <w:divsChild>
                <w:div w:id="45344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839447">
      <w:bodyDiv w:val="1"/>
      <w:marLeft w:val="0"/>
      <w:marRight w:val="0"/>
      <w:marTop w:val="0"/>
      <w:marBottom w:val="0"/>
      <w:divBdr>
        <w:top w:val="none" w:sz="0" w:space="0" w:color="auto"/>
        <w:left w:val="none" w:sz="0" w:space="0" w:color="auto"/>
        <w:bottom w:val="none" w:sz="0" w:space="0" w:color="auto"/>
        <w:right w:val="none" w:sz="0" w:space="0" w:color="auto"/>
      </w:divBdr>
      <w:divsChild>
        <w:div w:id="760297849">
          <w:marLeft w:val="0"/>
          <w:marRight w:val="0"/>
          <w:marTop w:val="0"/>
          <w:marBottom w:val="0"/>
          <w:divBdr>
            <w:top w:val="none" w:sz="0" w:space="0" w:color="auto"/>
            <w:left w:val="none" w:sz="0" w:space="0" w:color="auto"/>
            <w:bottom w:val="none" w:sz="0" w:space="0" w:color="auto"/>
            <w:right w:val="none" w:sz="0" w:space="0" w:color="auto"/>
          </w:divBdr>
          <w:divsChild>
            <w:div w:id="36396059">
              <w:marLeft w:val="0"/>
              <w:marRight w:val="0"/>
              <w:marTop w:val="0"/>
              <w:marBottom w:val="0"/>
              <w:divBdr>
                <w:top w:val="none" w:sz="0" w:space="0" w:color="auto"/>
                <w:left w:val="none" w:sz="0" w:space="0" w:color="auto"/>
                <w:bottom w:val="none" w:sz="0" w:space="0" w:color="auto"/>
                <w:right w:val="none" w:sz="0" w:space="0" w:color="auto"/>
              </w:divBdr>
              <w:divsChild>
                <w:div w:id="35569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1279412125">
          <w:marLeft w:val="0"/>
          <w:marRight w:val="0"/>
          <w:marTop w:val="0"/>
          <w:marBottom w:val="0"/>
          <w:divBdr>
            <w:top w:val="none" w:sz="0" w:space="0" w:color="auto"/>
            <w:left w:val="none" w:sz="0" w:space="0" w:color="auto"/>
            <w:bottom w:val="none" w:sz="0" w:space="0" w:color="auto"/>
            <w:right w:val="none" w:sz="0" w:space="0" w:color="auto"/>
          </w:divBdr>
        </w:div>
        <w:div w:id="2015838101">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836191584">
          <w:marLeft w:val="0"/>
          <w:marRight w:val="0"/>
          <w:marTop w:val="0"/>
          <w:marBottom w:val="0"/>
          <w:divBdr>
            <w:top w:val="none" w:sz="0" w:space="0" w:color="auto"/>
            <w:left w:val="none" w:sz="0" w:space="0" w:color="auto"/>
            <w:bottom w:val="none" w:sz="0" w:space="0" w:color="auto"/>
            <w:right w:val="none" w:sz="0" w:space="0" w:color="auto"/>
          </w:divBdr>
        </w:div>
        <w:div w:id="198103631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9193">
      <w:bodyDiv w:val="1"/>
      <w:marLeft w:val="0"/>
      <w:marRight w:val="0"/>
      <w:marTop w:val="0"/>
      <w:marBottom w:val="0"/>
      <w:divBdr>
        <w:top w:val="none" w:sz="0" w:space="0" w:color="auto"/>
        <w:left w:val="none" w:sz="0" w:space="0" w:color="auto"/>
        <w:bottom w:val="none" w:sz="0" w:space="0" w:color="auto"/>
        <w:right w:val="none" w:sz="0" w:space="0" w:color="auto"/>
      </w:divBdr>
      <w:divsChild>
        <w:div w:id="378213450">
          <w:marLeft w:val="0"/>
          <w:marRight w:val="0"/>
          <w:marTop w:val="0"/>
          <w:marBottom w:val="0"/>
          <w:divBdr>
            <w:top w:val="none" w:sz="0" w:space="0" w:color="auto"/>
            <w:left w:val="none" w:sz="0" w:space="0" w:color="auto"/>
            <w:bottom w:val="none" w:sz="0" w:space="0" w:color="auto"/>
            <w:right w:val="none" w:sz="0" w:space="0" w:color="auto"/>
          </w:divBdr>
          <w:divsChild>
            <w:div w:id="1709646637">
              <w:marLeft w:val="0"/>
              <w:marRight w:val="0"/>
              <w:marTop w:val="0"/>
              <w:marBottom w:val="0"/>
              <w:divBdr>
                <w:top w:val="none" w:sz="0" w:space="0" w:color="auto"/>
                <w:left w:val="none" w:sz="0" w:space="0" w:color="auto"/>
                <w:bottom w:val="none" w:sz="0" w:space="0" w:color="auto"/>
                <w:right w:val="none" w:sz="0" w:space="0" w:color="auto"/>
              </w:divBdr>
              <w:divsChild>
                <w:div w:id="19415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4215298">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 w:id="147772540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331787251">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www.icpsr.umich.edu/web/ICPSR/series/00233"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76</TotalTime>
  <Pages>18</Pages>
  <Words>21098</Words>
  <Characters>120260</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Young, E.S. (Ethan)</cp:lastModifiedBy>
  <cp:revision>17</cp:revision>
  <dcterms:created xsi:type="dcterms:W3CDTF">2023-03-29T09:59:00Z</dcterms:created>
  <dcterms:modified xsi:type="dcterms:W3CDTF">2023-03-30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qFMqGJO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